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b/>
          <w:bCs/>
          <w:sz w:val="36"/>
          <w:szCs w:val="36"/>
        </w:rPr>
      </w:pPr>
      <w:r>
        <w:rPr>
          <w:rFonts w:hint="eastAsia" w:ascii="Times New Roman" w:hAnsi="Times New Roman"/>
          <w:b/>
          <w:bCs/>
          <w:sz w:val="36"/>
          <w:szCs w:val="36"/>
        </w:rPr>
        <w:t xml:space="preserve">Nrf2 </w:t>
      </w:r>
      <w:r>
        <w:rPr>
          <w:rFonts w:ascii="Times New Roman" w:hAnsi="Times New Roman"/>
          <w:b/>
          <w:bCs/>
          <w:sz w:val="36"/>
          <w:szCs w:val="36"/>
        </w:rPr>
        <w:t>participates in progression of</w:t>
      </w:r>
      <w:r>
        <w:rPr>
          <w:rFonts w:hint="eastAsia" w:ascii="Times New Roman" w:hAnsi="Times New Roman"/>
          <w:b/>
          <w:bCs/>
          <w:sz w:val="36"/>
          <w:szCs w:val="36"/>
        </w:rPr>
        <w:t xml:space="preserve"> osteoarthritis</w:t>
      </w:r>
      <w:r>
        <w:rPr>
          <w:rFonts w:ascii="Times New Roman" w:hAnsi="Times New Roman"/>
          <w:b/>
          <w:bCs/>
          <w:sz w:val="36"/>
          <w:szCs w:val="36"/>
        </w:rPr>
        <w:t xml:space="preserve"> through modulating redox</w:t>
      </w:r>
      <w:r>
        <w:rPr>
          <w:rFonts w:hint="eastAsia" w:ascii="Times New Roman" w:hAnsi="Times New Roman"/>
          <w:b/>
          <w:bCs/>
          <w:sz w:val="36"/>
          <w:szCs w:val="36"/>
        </w:rPr>
        <w:t xml:space="preserve"> </w:t>
      </w:r>
      <w:r>
        <w:rPr>
          <w:rFonts w:ascii="Times New Roman" w:hAnsi="Times New Roman"/>
          <w:b/>
          <w:bCs/>
          <w:sz w:val="36"/>
          <w:szCs w:val="36"/>
        </w:rPr>
        <w:t xml:space="preserve">balance </w:t>
      </w:r>
    </w:p>
    <w:p>
      <w:pPr>
        <w:autoSpaceDE w:val="0"/>
        <w:autoSpaceDN w:val="0"/>
        <w:adjustRightInd w:val="0"/>
        <w:spacing w:line="360" w:lineRule="auto"/>
        <w:jc w:val="center"/>
        <w:rPr>
          <w:rFonts w:ascii="Times New Roman" w:hAnsi="Times New Roman"/>
          <w:sz w:val="22"/>
          <w:shd w:val="clear" w:color="auto" w:fill="FFFFFF" w:themeFill="background1"/>
          <w:vertAlign w:val="superscript"/>
        </w:rPr>
      </w:pPr>
      <w:r>
        <w:rPr>
          <w:rFonts w:ascii="Times New Roman" w:hAnsi="Times New Roman"/>
          <w:sz w:val="22"/>
          <w:shd w:val="clear" w:color="auto" w:fill="FFFFFF" w:themeFill="background1"/>
        </w:rPr>
        <w:t xml:space="preserve">Zihan Deng </w:t>
      </w:r>
      <w:r>
        <w:rPr>
          <w:rFonts w:ascii="Times New Roman" w:hAnsi="Times New Roman"/>
          <w:sz w:val="22"/>
          <w:shd w:val="clear" w:color="auto" w:fill="FFFFFF" w:themeFill="background1"/>
          <w:vertAlign w:val="superscript"/>
        </w:rPr>
        <w:t>1*#</w:t>
      </w:r>
      <w:r>
        <w:rPr>
          <w:rFonts w:ascii="Times New Roman" w:hAnsi="Times New Roman"/>
          <w:sz w:val="22"/>
          <w:shd w:val="clear" w:color="auto" w:fill="FFFFFF" w:themeFill="background1"/>
        </w:rPr>
        <w:t xml:space="preserve">, Chuan Yang </w:t>
      </w:r>
      <w:r>
        <w:rPr>
          <w:rFonts w:ascii="Times New Roman" w:hAnsi="Times New Roman"/>
          <w:sz w:val="22"/>
          <w:shd w:val="clear" w:color="auto" w:fill="FFFFFF" w:themeFill="background1"/>
          <w:vertAlign w:val="superscript"/>
        </w:rPr>
        <w:t>2#</w:t>
      </w:r>
      <w:r>
        <w:rPr>
          <w:rFonts w:ascii="Times New Roman" w:hAnsi="Times New Roman"/>
          <w:sz w:val="22"/>
          <w:shd w:val="clear" w:color="auto" w:fill="FFFFFF" w:themeFill="background1"/>
        </w:rPr>
        <w:t xml:space="preserve">, Yueqi Chen </w:t>
      </w:r>
      <w:r>
        <w:rPr>
          <w:rFonts w:ascii="Times New Roman" w:hAnsi="Times New Roman"/>
          <w:sz w:val="22"/>
          <w:shd w:val="clear" w:color="auto" w:fill="FFFFFF" w:themeFill="background1"/>
          <w:vertAlign w:val="superscript"/>
        </w:rPr>
        <w:t>1*</w:t>
      </w:r>
    </w:p>
    <w:p>
      <w:pPr>
        <w:autoSpaceDE w:val="0"/>
        <w:autoSpaceDN w:val="0"/>
        <w:adjustRightInd w:val="0"/>
        <w:spacing w:line="360" w:lineRule="auto"/>
        <w:jc w:val="center"/>
        <w:rPr>
          <w:rFonts w:ascii="Times New Roman" w:hAnsi="Times New Roman"/>
          <w:sz w:val="22"/>
          <w:shd w:val="clear" w:color="auto" w:fill="FFFFFF" w:themeFill="background1"/>
        </w:rPr>
      </w:pPr>
    </w:p>
    <w:p>
      <w:pPr>
        <w:autoSpaceDE w:val="0"/>
        <w:autoSpaceDN w:val="0"/>
        <w:spacing w:line="360" w:lineRule="auto"/>
        <w:rPr>
          <w:rFonts w:ascii="Times New Roman" w:hAnsi="Times New Roman"/>
          <w:bCs/>
          <w:vertAlign w:val="superscript"/>
        </w:rPr>
      </w:pPr>
      <w:r>
        <w:rPr>
          <w:rFonts w:ascii="Times New Roman" w:hAnsi="Times New Roman"/>
          <w:sz w:val="22"/>
          <w:shd w:val="clear" w:color="auto" w:fill="FFFFFF" w:themeFill="background1"/>
          <w:vertAlign w:val="superscript"/>
        </w:rPr>
        <w:t>1</w:t>
      </w:r>
      <w:r>
        <w:rPr>
          <w:rFonts w:ascii="Times New Roman" w:hAnsi="Times New Roman"/>
          <w:bCs/>
          <w:vertAlign w:val="superscript"/>
        </w:rPr>
        <w:t xml:space="preserve"> </w:t>
      </w:r>
      <w:r>
        <w:rPr>
          <w:rFonts w:ascii="Times New Roman" w:hAnsi="Times New Roman"/>
          <w:sz w:val="22"/>
          <w:shd w:val="clear" w:color="auto" w:fill="FFFFFF" w:themeFill="background1"/>
        </w:rPr>
        <w:t xml:space="preserve">Department of Orthopedics, Southwest Hospital, Third Military Medical University (Army Medical University), Chongqing, People’s Republic of China </w:t>
      </w:r>
    </w:p>
    <w:p>
      <w:pPr>
        <w:autoSpaceDE w:val="0"/>
        <w:autoSpaceDN w:val="0"/>
        <w:spacing w:line="360" w:lineRule="auto"/>
        <w:rPr>
          <w:rFonts w:ascii="Times New Roman" w:hAnsi="Times New Roman"/>
          <w:sz w:val="22"/>
          <w:shd w:val="clear" w:color="auto" w:fill="FFFFFF" w:themeFill="background1"/>
        </w:rPr>
      </w:pPr>
      <w:r>
        <w:rPr>
          <w:rFonts w:ascii="Times New Roman" w:hAnsi="Times New Roman"/>
          <w:sz w:val="22"/>
          <w:shd w:val="clear" w:color="auto" w:fill="FFFFFF" w:themeFill="background1"/>
          <w:vertAlign w:val="superscript"/>
        </w:rPr>
        <w:t>2</w:t>
      </w:r>
      <w:r>
        <w:rPr>
          <w:rFonts w:ascii="Times New Roman" w:hAnsi="Times New Roman"/>
          <w:sz w:val="22"/>
          <w:shd w:val="clear" w:color="auto" w:fill="FFFFFF" w:themeFill="background1"/>
        </w:rPr>
        <w:t xml:space="preserve"> Department of Biomedical Materials Science, Third Military Medical University (Army Medical University), Chongqing, People’s Republic of China</w:t>
      </w:r>
    </w:p>
    <w:p>
      <w:pPr>
        <w:tabs>
          <w:tab w:val="left" w:pos="2189"/>
        </w:tabs>
        <w:spacing w:line="360" w:lineRule="auto"/>
        <w:ind w:right="218" w:rightChars="104"/>
        <w:rPr>
          <w:rFonts w:ascii="Times New Roman" w:hAnsi="Times New Roman"/>
          <w:sz w:val="22"/>
          <w:shd w:val="clear" w:color="auto" w:fill="FFFFFF" w:themeFill="background1"/>
          <w:vertAlign w:val="superscript"/>
        </w:rPr>
      </w:pPr>
    </w:p>
    <w:p>
      <w:pPr>
        <w:tabs>
          <w:tab w:val="left" w:pos="2189"/>
        </w:tabs>
        <w:spacing w:line="360" w:lineRule="auto"/>
        <w:ind w:right="218" w:rightChars="104"/>
        <w:rPr>
          <w:rFonts w:ascii="Times New Roman" w:hAnsi="Times New Roman"/>
          <w:sz w:val="22"/>
          <w:shd w:val="clear" w:color="auto" w:fill="FFFFFF" w:themeFill="background1"/>
        </w:rPr>
      </w:pPr>
    </w:p>
    <w:p>
      <w:pPr>
        <w:spacing w:line="360" w:lineRule="auto"/>
        <w:ind w:right="218" w:rightChars="104"/>
        <w:rPr>
          <w:rFonts w:ascii="Times New Roman" w:hAnsi="Times New Roman"/>
          <w:sz w:val="22"/>
          <w:shd w:val="clear" w:color="auto" w:fill="FFFFFF" w:themeFill="background1"/>
        </w:rPr>
      </w:pPr>
      <w:r>
        <w:rPr>
          <w:rFonts w:ascii="Times New Roman" w:hAnsi="Times New Roman"/>
          <w:sz w:val="22"/>
          <w:shd w:val="clear" w:color="auto" w:fill="FFFFFF" w:themeFill="background1"/>
          <w:vertAlign w:val="superscript"/>
        </w:rPr>
        <w:t xml:space="preserve">#  </w:t>
      </w:r>
      <w:r>
        <w:rPr>
          <w:rFonts w:ascii="Times New Roman" w:hAnsi="Times New Roman"/>
          <w:sz w:val="22"/>
          <w:shd w:val="clear" w:color="auto" w:fill="FFFFFF" w:themeFill="background1"/>
        </w:rPr>
        <w:t>Zihan Deng and Chuan Yang contributed equally to this work.</w:t>
      </w:r>
    </w:p>
    <w:p>
      <w:pPr>
        <w:spacing w:line="360" w:lineRule="auto"/>
        <w:ind w:right="218" w:rightChars="104"/>
        <w:rPr>
          <w:rFonts w:ascii="Times New Roman" w:hAnsi="Times New Roman"/>
          <w:sz w:val="22"/>
          <w:shd w:val="clear" w:color="auto" w:fill="FFFFFF" w:themeFill="background1"/>
        </w:rPr>
      </w:pPr>
    </w:p>
    <w:p>
      <w:pPr>
        <w:spacing w:line="360" w:lineRule="auto"/>
        <w:ind w:right="218" w:rightChars="104"/>
        <w:rPr>
          <w:rFonts w:ascii="Times New Roman" w:hAnsi="Times New Roman"/>
          <w:sz w:val="22"/>
          <w:shd w:val="clear" w:color="auto" w:fill="FFFFFF" w:themeFill="background1"/>
        </w:rPr>
      </w:pPr>
      <w:r>
        <w:rPr>
          <w:rFonts w:ascii="Times New Roman" w:hAnsi="Times New Roman"/>
          <w:b/>
          <w:bCs/>
          <w:sz w:val="22"/>
          <w:shd w:val="clear" w:color="auto" w:fill="FFFFFF" w:themeFill="background1"/>
          <w:vertAlign w:val="superscript"/>
        </w:rPr>
        <w:t>*</w:t>
      </w:r>
      <w:r>
        <w:rPr>
          <w:rFonts w:ascii="Times New Roman" w:hAnsi="Times New Roman"/>
          <w:sz w:val="22"/>
          <w:shd w:val="clear" w:color="auto" w:fill="FFFFFF" w:themeFill="background1"/>
        </w:rPr>
        <w:t xml:space="preserve"> </w:t>
      </w:r>
      <w:r>
        <w:rPr>
          <w:rFonts w:ascii="Times New Roman" w:hAnsi="Times New Roman"/>
          <w:b/>
          <w:sz w:val="28"/>
        </w:rPr>
        <w:t>Correspondence</w:t>
      </w:r>
      <w:r>
        <w:rPr>
          <w:rFonts w:ascii="Times New Roman" w:hAnsi="Times New Roman"/>
          <w:sz w:val="22"/>
          <w:shd w:val="clear" w:color="auto" w:fill="FFFFFF" w:themeFill="background1"/>
        </w:rPr>
        <w:t xml:space="preserve">: </w:t>
      </w:r>
    </w:p>
    <w:p>
      <w:pPr>
        <w:autoSpaceDE w:val="0"/>
        <w:autoSpaceDN w:val="0"/>
        <w:spacing w:line="360" w:lineRule="auto"/>
        <w:rPr>
          <w:rFonts w:ascii="Times New Roman" w:hAnsi="Times New Roman"/>
          <w:sz w:val="22"/>
          <w:shd w:val="clear" w:color="auto" w:fill="FFFFFF" w:themeFill="background1"/>
        </w:rPr>
      </w:pPr>
      <w:r>
        <w:rPr>
          <w:rFonts w:ascii="Times New Roman" w:hAnsi="Times New Roman"/>
          <w:sz w:val="22"/>
          <w:shd w:val="clear" w:color="auto" w:fill="FFFFFF" w:themeFill="background1"/>
        </w:rPr>
        <w:t xml:space="preserve">Yueqi Chen, Department of Orthopedics, Southwest Hospital, Third Military Medical University (Army Medical University), Chongqing, People’s Republic of China </w:t>
      </w:r>
    </w:p>
    <w:p>
      <w:pPr>
        <w:autoSpaceDE w:val="0"/>
        <w:autoSpaceDN w:val="0"/>
        <w:spacing w:line="360" w:lineRule="auto"/>
        <w:rPr>
          <w:rFonts w:ascii="Times New Roman" w:hAnsi="Times New Roman"/>
          <w:sz w:val="22"/>
          <w:shd w:val="clear" w:color="auto" w:fill="FFFFFF" w:themeFill="background1"/>
        </w:rPr>
      </w:pPr>
      <w:r>
        <w:rPr>
          <w:rFonts w:ascii="Times New Roman" w:hAnsi="Times New Roman"/>
          <w:sz w:val="22"/>
          <w:shd w:val="clear" w:color="auto" w:fill="FFFFFF" w:themeFill="background1"/>
        </w:rPr>
        <w:t>Email: chenyueqi1012@sina.com</w:t>
      </w:r>
    </w:p>
    <w:p>
      <w:pPr>
        <w:pStyle w:val="15"/>
        <w:spacing w:line="360" w:lineRule="auto"/>
        <w:ind w:left="360" w:firstLine="0" w:firstLineChars="0"/>
        <w:rPr>
          <w:rFonts w:ascii="Times New Roman" w:hAnsi="Times New Roman"/>
          <w:sz w:val="28"/>
          <w:szCs w:val="28"/>
        </w:rPr>
      </w:pPr>
    </w:p>
    <w:p>
      <w:pPr>
        <w:pStyle w:val="15"/>
        <w:spacing w:line="360" w:lineRule="auto"/>
        <w:ind w:left="360" w:firstLine="0" w:firstLineChars="0"/>
        <w:rPr>
          <w:rFonts w:ascii="Times New Roman" w:hAnsi="Times New Roman"/>
          <w:sz w:val="28"/>
          <w:szCs w:val="28"/>
        </w:rPr>
      </w:pPr>
    </w:p>
    <w:p>
      <w:pPr>
        <w:pStyle w:val="15"/>
        <w:spacing w:line="360" w:lineRule="auto"/>
        <w:ind w:left="360" w:firstLine="0" w:firstLineChars="0"/>
        <w:rPr>
          <w:rFonts w:ascii="Times New Roman" w:hAnsi="Times New Roman"/>
          <w:sz w:val="28"/>
          <w:szCs w:val="28"/>
        </w:rPr>
      </w:pPr>
    </w:p>
    <w:p>
      <w:pPr>
        <w:pStyle w:val="15"/>
        <w:spacing w:line="360" w:lineRule="auto"/>
        <w:ind w:left="360" w:firstLine="0" w:firstLineChars="0"/>
        <w:rPr>
          <w:rFonts w:ascii="Times New Roman" w:hAnsi="Times New Roman"/>
          <w:sz w:val="28"/>
          <w:szCs w:val="28"/>
        </w:rPr>
      </w:pPr>
    </w:p>
    <w:p>
      <w:pPr>
        <w:pStyle w:val="15"/>
        <w:spacing w:line="360" w:lineRule="auto"/>
        <w:ind w:left="360" w:firstLine="0" w:firstLineChars="0"/>
        <w:rPr>
          <w:rFonts w:ascii="Times New Roman" w:hAnsi="Times New Roman"/>
          <w:sz w:val="28"/>
          <w:szCs w:val="28"/>
        </w:rPr>
      </w:pPr>
    </w:p>
    <w:p>
      <w:pPr>
        <w:pStyle w:val="15"/>
        <w:spacing w:line="360" w:lineRule="auto"/>
        <w:ind w:left="360" w:firstLine="0" w:firstLineChars="0"/>
        <w:rPr>
          <w:rFonts w:ascii="Times New Roman" w:hAnsi="Times New Roman"/>
          <w:sz w:val="28"/>
          <w:szCs w:val="28"/>
        </w:rPr>
      </w:pPr>
    </w:p>
    <w:p>
      <w:pPr>
        <w:pStyle w:val="15"/>
        <w:spacing w:line="360" w:lineRule="auto"/>
        <w:ind w:left="360" w:firstLine="0" w:firstLineChars="0"/>
        <w:rPr>
          <w:rFonts w:ascii="Times New Roman" w:hAnsi="Times New Roman"/>
          <w:sz w:val="28"/>
          <w:szCs w:val="28"/>
        </w:rPr>
      </w:pPr>
    </w:p>
    <w:p>
      <w:pPr>
        <w:pStyle w:val="15"/>
        <w:spacing w:line="360" w:lineRule="auto"/>
        <w:ind w:left="360" w:firstLine="0" w:firstLineChars="0"/>
        <w:rPr>
          <w:rFonts w:ascii="Times New Roman" w:hAnsi="Times New Roman"/>
          <w:sz w:val="28"/>
          <w:szCs w:val="28"/>
        </w:rPr>
      </w:pPr>
    </w:p>
    <w:p>
      <w:pPr>
        <w:pStyle w:val="15"/>
        <w:spacing w:line="360" w:lineRule="auto"/>
        <w:ind w:left="360" w:firstLine="0" w:firstLineChars="0"/>
        <w:rPr>
          <w:rFonts w:ascii="Times New Roman" w:hAnsi="Times New Roman"/>
          <w:sz w:val="28"/>
          <w:szCs w:val="28"/>
        </w:rPr>
      </w:pPr>
    </w:p>
    <w:p>
      <w:pPr>
        <w:pStyle w:val="15"/>
        <w:spacing w:line="360" w:lineRule="auto"/>
        <w:ind w:left="360" w:firstLine="0" w:firstLineChars="0"/>
        <w:rPr>
          <w:rFonts w:ascii="Times New Roman" w:hAnsi="Times New Roman"/>
          <w:sz w:val="28"/>
          <w:szCs w:val="28"/>
        </w:rPr>
      </w:pPr>
    </w:p>
    <w:p>
      <w:pPr>
        <w:spacing w:line="360" w:lineRule="auto"/>
        <w:rPr>
          <w:rFonts w:ascii="Times New Roman" w:hAnsi="Times New Roman"/>
          <w:b/>
          <w:bCs/>
          <w:sz w:val="24"/>
          <w:szCs w:val="28"/>
        </w:rPr>
      </w:pPr>
      <w:r>
        <w:rPr>
          <w:rFonts w:hint="eastAsia" w:ascii="Times New Roman" w:hAnsi="Times New Roman"/>
          <w:b/>
          <w:bCs/>
          <w:sz w:val="24"/>
          <w:szCs w:val="28"/>
        </w:rPr>
        <w:t>A</w:t>
      </w:r>
      <w:r>
        <w:rPr>
          <w:rFonts w:ascii="Times New Roman" w:hAnsi="Times New Roman"/>
          <w:b/>
          <w:bCs/>
          <w:sz w:val="24"/>
          <w:szCs w:val="28"/>
        </w:rPr>
        <w:t>bstract:</w:t>
      </w:r>
    </w:p>
    <w:p>
      <w:pPr>
        <w:spacing w:line="360" w:lineRule="auto"/>
        <w:rPr>
          <w:rFonts w:ascii="Times New Roman" w:hAnsi="Times New Roman"/>
          <w:sz w:val="24"/>
          <w:szCs w:val="28"/>
        </w:rPr>
      </w:pPr>
      <w:r>
        <w:rPr>
          <w:rFonts w:ascii="Times New Roman" w:hAnsi="Times New Roman"/>
          <w:sz w:val="24"/>
          <w:szCs w:val="28"/>
        </w:rPr>
        <w:t>Osteoarthritis (OA) is one of the most common joint degenerative diseases involved in age, obesity as well as joint trauma, and is always companied with pain, joint deformities and dysfunctions. Recent studies proved that OA is closely related to oxidative stress, which serves as the major cause of chronic inflammation in cartilage, leading to irreversible structural changes in the joint. As a transcription factor, nuclear factor erythroid 2-related factor 2 (</w:t>
      </w:r>
      <w:r>
        <w:rPr>
          <w:rFonts w:hint="eastAsia" w:ascii="Times New Roman" w:hAnsi="Times New Roman"/>
          <w:sz w:val="24"/>
          <w:szCs w:val="28"/>
        </w:rPr>
        <w:t>Nrf2</w:t>
      </w:r>
      <w:r>
        <w:rPr>
          <w:rFonts w:ascii="Times New Roman" w:hAnsi="Times New Roman"/>
          <w:sz w:val="24"/>
          <w:szCs w:val="28"/>
        </w:rPr>
        <w:t xml:space="preserve">) plays an important role in anti-oxidation system, which regulates the expression of the cytoprotective genes to facilitate the elimination of reactive oxygen species (ROS). In this review, we have summarized the dramatic function of oxidative stress in OA </w:t>
      </w:r>
      <w:r>
        <w:rPr>
          <w:rFonts w:hint="eastAsia" w:ascii="Times New Roman" w:hAnsi="Times New Roman"/>
          <w:sz w:val="24"/>
          <w:szCs w:val="28"/>
        </w:rPr>
        <w:t>pathology</w:t>
      </w:r>
      <w:r>
        <w:rPr>
          <w:rFonts w:ascii="Times New Roman" w:hAnsi="Times New Roman"/>
          <w:sz w:val="24"/>
          <w:szCs w:val="28"/>
        </w:rPr>
        <w:t xml:space="preserve">, established a complex regulatory network of </w:t>
      </w:r>
      <w:r>
        <w:rPr>
          <w:rFonts w:hint="eastAsia" w:ascii="Times New Roman" w:hAnsi="Times New Roman"/>
          <w:sz w:val="24"/>
          <w:szCs w:val="28"/>
        </w:rPr>
        <w:t>Nrf2</w:t>
      </w:r>
      <w:r>
        <w:rPr>
          <w:rFonts w:ascii="Times New Roman" w:hAnsi="Times New Roman"/>
          <w:sz w:val="24"/>
          <w:szCs w:val="28"/>
        </w:rPr>
        <w:t xml:space="preserve"> in OA progression, and aimed to provide novel insight into the treatment of OA.</w:t>
      </w:r>
    </w:p>
    <w:p>
      <w:pPr>
        <w:spacing w:line="360" w:lineRule="auto"/>
        <w:rPr>
          <w:rFonts w:ascii="Times New Roman" w:hAnsi="Times New Roman"/>
          <w:sz w:val="24"/>
          <w:szCs w:val="28"/>
        </w:rPr>
      </w:pPr>
    </w:p>
    <w:p>
      <w:pPr>
        <w:spacing w:line="360" w:lineRule="auto"/>
        <w:rPr>
          <w:rFonts w:ascii="Times New Roman" w:hAnsi="Times New Roman"/>
          <w:sz w:val="24"/>
          <w:szCs w:val="28"/>
        </w:rPr>
      </w:pPr>
      <w:r>
        <w:rPr>
          <w:rFonts w:hint="eastAsia" w:ascii="Times New Roman" w:hAnsi="Times New Roman"/>
          <w:b/>
          <w:bCs/>
          <w:sz w:val="24"/>
          <w:szCs w:val="28"/>
        </w:rPr>
        <w:t>K</w:t>
      </w:r>
      <w:r>
        <w:rPr>
          <w:rFonts w:ascii="Times New Roman" w:hAnsi="Times New Roman"/>
          <w:b/>
          <w:bCs/>
          <w:sz w:val="24"/>
          <w:szCs w:val="28"/>
        </w:rPr>
        <w:t xml:space="preserve">eywords: </w:t>
      </w:r>
      <w:r>
        <w:rPr>
          <w:rFonts w:ascii="Times New Roman" w:hAnsi="Times New Roman"/>
          <w:sz w:val="24"/>
          <w:szCs w:val="28"/>
        </w:rPr>
        <w:t>Osteoarthritis</w:t>
      </w:r>
      <w:r>
        <w:rPr>
          <w:rFonts w:hint="eastAsia" w:ascii="Times New Roman" w:hAnsi="Times New Roman"/>
          <w:sz w:val="24"/>
          <w:szCs w:val="28"/>
        </w:rPr>
        <w:t xml:space="preserve"> </w:t>
      </w:r>
      <w:r>
        <w:rPr>
          <w:rFonts w:ascii="Times New Roman" w:hAnsi="Times New Roman"/>
          <w:sz w:val="24"/>
          <w:szCs w:val="28"/>
        </w:rPr>
        <w:t xml:space="preserve">(OA); </w:t>
      </w:r>
      <w:r>
        <w:rPr>
          <w:rFonts w:hint="eastAsia" w:ascii="Times New Roman" w:hAnsi="Times New Roman"/>
          <w:sz w:val="24"/>
          <w:szCs w:val="28"/>
        </w:rPr>
        <w:t>Nuclear factor-erythroid 2-related factor (Nrf2)</w:t>
      </w:r>
      <w:r>
        <w:rPr>
          <w:rFonts w:ascii="Times New Roman" w:hAnsi="Times New Roman"/>
          <w:sz w:val="24"/>
          <w:szCs w:val="28"/>
        </w:rPr>
        <w:t>; O</w:t>
      </w:r>
      <w:r>
        <w:rPr>
          <w:rFonts w:hint="eastAsia" w:ascii="Times New Roman" w:hAnsi="Times New Roman"/>
          <w:sz w:val="24"/>
          <w:szCs w:val="28"/>
        </w:rPr>
        <w:t>xi</w:t>
      </w:r>
      <w:r>
        <w:rPr>
          <w:rFonts w:ascii="Times New Roman" w:hAnsi="Times New Roman"/>
          <w:sz w:val="24"/>
          <w:szCs w:val="28"/>
        </w:rPr>
        <w:t>dative Stress; Redox Balance; Chondrocyte</w:t>
      </w:r>
    </w:p>
    <w:p>
      <w:pPr>
        <w:spacing w:line="360" w:lineRule="auto"/>
        <w:rPr>
          <w:rFonts w:ascii="Times New Roman" w:hAnsi="Times New Roman"/>
          <w:sz w:val="28"/>
          <w:szCs w:val="28"/>
        </w:rPr>
      </w:pPr>
    </w:p>
    <w:p>
      <w:pPr>
        <w:pStyle w:val="15"/>
        <w:numPr>
          <w:ilvl w:val="0"/>
          <w:numId w:val="1"/>
        </w:numPr>
        <w:spacing w:line="360" w:lineRule="auto"/>
        <w:ind w:firstLineChars="0"/>
        <w:rPr>
          <w:rFonts w:ascii="Times New Roman" w:hAnsi="Times New Roman"/>
          <w:sz w:val="28"/>
          <w:szCs w:val="28"/>
        </w:rPr>
      </w:pPr>
      <w:r>
        <w:rPr>
          <w:rFonts w:ascii="Times New Roman" w:hAnsi="Times New Roman" w:cs="Times New Roman"/>
          <w:b/>
          <w:bCs/>
          <w:sz w:val="24"/>
          <w:szCs w:val="24"/>
        </w:rPr>
        <w:t>Introduction</w:t>
      </w:r>
    </w:p>
    <w:p>
      <w:pPr>
        <w:spacing w:line="360" w:lineRule="auto"/>
        <w:rPr>
          <w:rStyle w:val="26"/>
          <w:rFonts w:ascii="Times New Roman" w:hAnsi="Times New Roman"/>
          <w:color w:val="FF0000"/>
          <w:sz w:val="24"/>
          <w:szCs w:val="28"/>
        </w:rPr>
      </w:pPr>
      <w:bookmarkStart w:id="0" w:name="OLE_LINK1"/>
      <w:bookmarkStart w:id="1" w:name="_Hlk128865903"/>
      <w:r>
        <w:rPr>
          <w:rFonts w:ascii="Times New Roman" w:hAnsi="Times New Roman"/>
          <w:color w:val="FF0000"/>
          <w:sz w:val="24"/>
          <w:szCs w:val="28"/>
        </w:rPr>
        <w:t>As a</w:t>
      </w:r>
      <w:r>
        <w:rPr>
          <w:rFonts w:hint="eastAsia" w:ascii="Times New Roman" w:hAnsi="Times New Roman"/>
          <w:color w:val="FF0000"/>
          <w:sz w:val="24"/>
          <w:szCs w:val="28"/>
        </w:rPr>
        <w:t xml:space="preserve"> common chronic degenerative disease, o</w:t>
      </w:r>
      <w:r>
        <w:rPr>
          <w:rFonts w:ascii="Times New Roman" w:hAnsi="Times New Roman"/>
          <w:color w:val="FF0000"/>
          <w:sz w:val="24"/>
          <w:szCs w:val="28"/>
        </w:rPr>
        <w:t>steoarthritis</w:t>
      </w:r>
      <w:r>
        <w:rPr>
          <w:rFonts w:hint="eastAsia" w:ascii="Times New Roman" w:hAnsi="Times New Roman"/>
          <w:color w:val="FF0000"/>
          <w:sz w:val="24"/>
          <w:szCs w:val="28"/>
        </w:rPr>
        <w:t xml:space="preserve"> </w:t>
      </w:r>
      <w:r>
        <w:rPr>
          <w:rFonts w:ascii="Times New Roman" w:hAnsi="Times New Roman"/>
          <w:color w:val="FF0000"/>
          <w:sz w:val="24"/>
          <w:szCs w:val="28"/>
        </w:rPr>
        <w:t>(OA)</w:t>
      </w:r>
      <w:r>
        <w:rPr>
          <w:rFonts w:hint="eastAsia" w:ascii="Times New Roman" w:hAnsi="Times New Roman"/>
          <w:color w:val="FF0000"/>
          <w:sz w:val="24"/>
          <w:szCs w:val="28"/>
        </w:rPr>
        <w:t xml:space="preserve"> </w:t>
      </w:r>
      <w:r>
        <w:rPr>
          <w:rFonts w:ascii="Times New Roman" w:hAnsi="Times New Roman"/>
          <w:color w:val="FF0000"/>
          <w:sz w:val="24"/>
          <w:szCs w:val="28"/>
        </w:rPr>
        <w:t>is associated with an increasingly severe obesity</w:t>
      </w:r>
      <w:r>
        <w:rPr>
          <w:rFonts w:hint="eastAsia" w:ascii="Times New Roman" w:hAnsi="Times New Roman"/>
          <w:color w:val="FF0000"/>
          <w:sz w:val="24"/>
          <w:szCs w:val="28"/>
        </w:rPr>
        <w:t xml:space="preserve"> and </w:t>
      </w:r>
      <w:r>
        <w:rPr>
          <w:rFonts w:ascii="Times New Roman" w:hAnsi="Times New Roman"/>
          <w:color w:val="FF0000"/>
          <w:sz w:val="24"/>
          <w:szCs w:val="28"/>
        </w:rPr>
        <w:t>global population aging</w:t>
      </w:r>
      <w:r>
        <w:rPr>
          <w:rFonts w:hint="eastAsia" w:ascii="Times New Roman" w:hAnsi="Times New Roman"/>
          <w:color w:val="FF0000"/>
          <w:sz w:val="24"/>
          <w:szCs w:val="28"/>
        </w:rPr>
        <w:t>,</w:t>
      </w:r>
      <w:r>
        <w:rPr>
          <w:rFonts w:ascii="Times New Roman" w:hAnsi="Times New Roman"/>
          <w:color w:val="FF0000"/>
          <w:sz w:val="24"/>
          <w:szCs w:val="28"/>
        </w:rPr>
        <w:t xml:space="preserve"> </w:t>
      </w:r>
      <w:r>
        <w:rPr>
          <w:rFonts w:hint="eastAsia" w:ascii="Times New Roman" w:hAnsi="Times New Roman"/>
          <w:color w:val="FF0000"/>
          <w:sz w:val="24"/>
          <w:szCs w:val="28"/>
        </w:rPr>
        <w:t>which has become a comprehensive public health burden, currently affecting more than 500 million people worldwide</w:t>
      </w:r>
      <w:r>
        <w:rPr>
          <w:rFonts w:ascii="Times New Roman" w:hAnsi="Times New Roman"/>
          <w:color w:val="FF0000"/>
          <w:sz w:val="24"/>
          <w:szCs w:val="28"/>
        </w:rPr>
        <w:t xml:space="preserve"> </w:t>
      </w:r>
      <w:r>
        <w:rPr>
          <w:rFonts w:ascii="Times New Roman" w:hAnsi="Times New Roman"/>
          <w:color w:val="FF0000"/>
          <w:sz w:val="24"/>
          <w:szCs w:val="28"/>
        </w:rPr>
        <w:fldChar w:fldCharType="begin">
          <w:fldData xml:space="preserve">PEVuZE5vdGU+PENpdGU+PEF1dGhvcj5Mb25nPC9BdXRob3I+PFllYXI+MjAyMjwvWWVhcj48UmVj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</w:fldData>
        </w:fldChar>
      </w:r>
      <w:r>
        <w:rPr>
          <w:rFonts w:ascii="Times New Roman" w:hAnsi="Times New Roman"/>
          <w:color w:val="FF0000"/>
          <w:sz w:val="24"/>
          <w:szCs w:val="28"/>
        </w:rPr>
        <w:instrText xml:space="preserve"> ADDIN EN.CITE </w:instrText>
      </w:r>
      <w:r>
        <w:rPr>
          <w:rFonts w:ascii="Times New Roman" w:hAnsi="Times New Roman"/>
          <w:color w:val="FF0000"/>
          <w:sz w:val="24"/>
          <w:szCs w:val="28"/>
        </w:rPr>
        <w:fldChar w:fldCharType="begin">
          <w:fldData xml:space="preserve">PEVuZE5vdGU+PENpdGU+PEF1dGhvcj5Mb25nPC9BdXRob3I+PFllYXI+MjAyMjwvWWVhcj48UmVj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</w:fldData>
        </w:fldChar>
      </w:r>
      <w:r>
        <w:rPr>
          <w:rFonts w:ascii="Times New Roman" w:hAnsi="Times New Roman"/>
          <w:color w:val="FF0000"/>
          <w:sz w:val="24"/>
          <w:szCs w:val="28"/>
        </w:rPr>
        <w:instrText xml:space="preserve"> ADDIN EN.CITE.DATA </w:instrText>
      </w:r>
      <w:r>
        <w:rPr>
          <w:rFonts w:ascii="Times New Roman" w:hAnsi="Times New Roman"/>
          <w:color w:val="FF0000"/>
          <w:sz w:val="24"/>
          <w:szCs w:val="28"/>
        </w:rPr>
        <w:fldChar w:fldCharType="end"/>
      </w:r>
      <w:r>
        <w:rPr>
          <w:rFonts w:ascii="Times New Roman" w:hAnsi="Times New Roman"/>
          <w:color w:val="FF0000"/>
          <w:sz w:val="24"/>
          <w:szCs w:val="28"/>
        </w:rPr>
        <w:fldChar w:fldCharType="separate"/>
      </w:r>
      <w:r>
        <w:rPr>
          <w:rFonts w:ascii="Times New Roman" w:hAnsi="Times New Roman"/>
          <w:color w:val="FF0000"/>
          <w:sz w:val="24"/>
          <w:szCs w:val="28"/>
        </w:rPr>
        <w:t>[1]</w:t>
      </w:r>
      <w:r>
        <w:rPr>
          <w:rFonts w:ascii="Times New Roman" w:hAnsi="Times New Roman"/>
          <w:color w:val="FF0000"/>
          <w:sz w:val="24"/>
          <w:szCs w:val="28"/>
        </w:rPr>
        <w:fldChar w:fldCharType="end"/>
      </w:r>
      <w:r>
        <w:rPr>
          <w:rFonts w:hint="eastAsia" w:ascii="Times New Roman" w:hAnsi="Times New Roman"/>
          <w:color w:val="FF0000"/>
          <w:sz w:val="24"/>
          <w:szCs w:val="28"/>
        </w:rPr>
        <w:t xml:space="preserve">. </w:t>
      </w:r>
      <w:r>
        <w:rPr>
          <w:rFonts w:ascii="Times New Roman" w:hAnsi="Times New Roman"/>
          <w:color w:val="FF0000"/>
          <w:sz w:val="24"/>
          <w:szCs w:val="28"/>
        </w:rPr>
        <w:t xml:space="preserve">OA is mainly characterized by pain as a primary clinical manifestation, which gradually affects the stability of joint movement and ultimately leads to the disability, thereby diminish the quality of patient’s life. To date, the risk factors that contribute to the development of OA are diverse, including </w:t>
      </w:r>
      <w:r>
        <w:rPr>
          <w:rFonts w:hint="eastAsia" w:ascii="Times New Roman" w:hAnsi="Times New Roman"/>
          <w:color w:val="FF0000"/>
          <w:sz w:val="24"/>
          <w:szCs w:val="28"/>
        </w:rPr>
        <w:t xml:space="preserve">senescence, </w:t>
      </w:r>
      <w:r>
        <w:rPr>
          <w:rFonts w:ascii="Times New Roman" w:hAnsi="Times New Roman"/>
          <w:color w:val="FF0000"/>
          <w:sz w:val="24"/>
          <w:szCs w:val="28"/>
        </w:rPr>
        <w:t>trauma, obesity, as well as mechanical</w:t>
      </w:r>
      <w:r>
        <w:rPr>
          <w:rFonts w:hint="eastAsia" w:ascii="Times New Roman" w:hAnsi="Times New Roman"/>
          <w:color w:val="FF0000"/>
          <w:sz w:val="24"/>
          <w:szCs w:val="28"/>
        </w:rPr>
        <w:t xml:space="preserve"> </w:t>
      </w:r>
      <w:r>
        <w:rPr>
          <w:rFonts w:ascii="Times New Roman" w:hAnsi="Times New Roman"/>
          <w:color w:val="FF0000"/>
          <w:sz w:val="24"/>
          <w:szCs w:val="28"/>
        </w:rPr>
        <w:t xml:space="preserve">loading and many other factors </w:t>
      </w:r>
      <w:r>
        <w:rPr>
          <w:rFonts w:ascii="Times New Roman" w:hAnsi="Times New Roman"/>
          <w:color w:val="FF0000"/>
          <w:sz w:val="24"/>
          <w:szCs w:val="28"/>
        </w:rPr>
        <w:fldChar w:fldCharType="begin">
          <w:fldData xml:space="preserve">PEVuZE5vdGU+PENpdGU+PEF1dGhvcj5NYXJ0ZWwtUGVsbGV0aWVyPC9BdXRob3I+PFllYXI+MjAx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</w:fldData>
        </w:fldChar>
      </w:r>
      <w:r>
        <w:rPr>
          <w:rFonts w:ascii="Times New Roman" w:hAnsi="Times New Roman"/>
          <w:color w:val="FF0000"/>
          <w:sz w:val="24"/>
          <w:szCs w:val="28"/>
        </w:rPr>
        <w:instrText xml:space="preserve"> ADDIN EN.CITE </w:instrText>
      </w:r>
      <w:r>
        <w:rPr>
          <w:rFonts w:ascii="Times New Roman" w:hAnsi="Times New Roman"/>
          <w:color w:val="FF0000"/>
          <w:sz w:val="24"/>
          <w:szCs w:val="28"/>
        </w:rPr>
        <w:fldChar w:fldCharType="begin">
          <w:fldData xml:space="preserve">PEVuZE5vdGU+PENpdGU+PEF1dGhvcj5NYXJ0ZWwtUGVsbGV0aWVyPC9BdXRob3I+PFllYXI+MjAx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</w:fldData>
        </w:fldChar>
      </w:r>
      <w:r>
        <w:rPr>
          <w:rFonts w:ascii="Times New Roman" w:hAnsi="Times New Roman"/>
          <w:color w:val="FF0000"/>
          <w:sz w:val="24"/>
          <w:szCs w:val="28"/>
        </w:rPr>
        <w:instrText xml:space="preserve"> ADDIN EN.CITE.DATA </w:instrText>
      </w:r>
      <w:r>
        <w:rPr>
          <w:rFonts w:ascii="Times New Roman" w:hAnsi="Times New Roman"/>
          <w:color w:val="FF0000"/>
          <w:sz w:val="24"/>
          <w:szCs w:val="28"/>
        </w:rPr>
        <w:fldChar w:fldCharType="end"/>
      </w:r>
      <w:r>
        <w:rPr>
          <w:rFonts w:ascii="Times New Roman" w:hAnsi="Times New Roman"/>
          <w:color w:val="FF0000"/>
          <w:sz w:val="24"/>
          <w:szCs w:val="28"/>
        </w:rPr>
        <w:fldChar w:fldCharType="separate"/>
      </w:r>
      <w:r>
        <w:rPr>
          <w:rFonts w:ascii="Times New Roman" w:hAnsi="Times New Roman"/>
          <w:color w:val="FF0000"/>
          <w:sz w:val="24"/>
          <w:szCs w:val="28"/>
        </w:rPr>
        <w:t>[2]</w:t>
      </w:r>
      <w:r>
        <w:rPr>
          <w:rFonts w:ascii="Times New Roman" w:hAnsi="Times New Roman"/>
          <w:color w:val="FF0000"/>
          <w:sz w:val="24"/>
          <w:szCs w:val="28"/>
        </w:rPr>
        <w:fldChar w:fldCharType="end"/>
      </w:r>
      <w:r>
        <w:rPr>
          <w:rFonts w:ascii="Times New Roman" w:hAnsi="Times New Roman"/>
          <w:color w:val="FF0000"/>
          <w:sz w:val="24"/>
          <w:szCs w:val="28"/>
        </w:rPr>
        <w:t xml:space="preserve">. And aging is one of the most evident risk factors for pathogenesis of OA and studies have shown the presence of a large number of senescent chondrocytes in the cartilage of hip and knee joints in OA patients </w:t>
      </w:r>
      <w:r>
        <w:rPr>
          <w:rFonts w:ascii="Times New Roman" w:hAnsi="Times New Roman"/>
          <w:color w:val="FF0000"/>
          <w:sz w:val="24"/>
          <w:szCs w:val="28"/>
        </w:rPr>
        <w:fldChar w:fldCharType="begin">
          <w:fldData xml:space="preserve">PEVuZE5vdGU+PENpdGU+PEF1dGhvcj5CbGFnb2pldmljPC9BdXRob3I+PFllYXI+MjAxMDwvWWVh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</w:fldData>
        </w:fldChar>
      </w:r>
      <w:r>
        <w:rPr>
          <w:rFonts w:ascii="Times New Roman" w:hAnsi="Times New Roman"/>
          <w:color w:val="FF0000"/>
          <w:sz w:val="24"/>
          <w:szCs w:val="28"/>
        </w:rPr>
        <w:instrText xml:space="preserve"> ADDIN EN.CITE </w:instrText>
      </w:r>
      <w:r>
        <w:rPr>
          <w:rFonts w:ascii="Times New Roman" w:hAnsi="Times New Roman"/>
          <w:color w:val="FF0000"/>
          <w:sz w:val="24"/>
          <w:szCs w:val="28"/>
        </w:rPr>
        <w:fldChar w:fldCharType="begin">
          <w:fldData xml:space="preserve">PEVuZE5vdGU+PENpdGU+PEF1dGhvcj5CbGFnb2pldmljPC9BdXRob3I+PFllYXI+MjAxMDwvWWVh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</w:fldData>
        </w:fldChar>
      </w:r>
      <w:r>
        <w:rPr>
          <w:rFonts w:ascii="Times New Roman" w:hAnsi="Times New Roman"/>
          <w:color w:val="FF0000"/>
          <w:sz w:val="24"/>
          <w:szCs w:val="28"/>
        </w:rPr>
        <w:instrText xml:space="preserve"> ADDIN EN.CITE.DATA </w:instrText>
      </w:r>
      <w:r>
        <w:rPr>
          <w:rFonts w:ascii="Times New Roman" w:hAnsi="Times New Roman"/>
          <w:color w:val="FF0000"/>
          <w:sz w:val="24"/>
          <w:szCs w:val="28"/>
        </w:rPr>
        <w:fldChar w:fldCharType="end"/>
      </w:r>
      <w:r>
        <w:rPr>
          <w:rFonts w:ascii="Times New Roman" w:hAnsi="Times New Roman"/>
          <w:color w:val="FF0000"/>
          <w:sz w:val="24"/>
          <w:szCs w:val="28"/>
        </w:rPr>
        <w:fldChar w:fldCharType="separate"/>
      </w:r>
      <w:r>
        <w:rPr>
          <w:rFonts w:ascii="Times New Roman" w:hAnsi="Times New Roman"/>
          <w:color w:val="FF0000"/>
          <w:sz w:val="24"/>
          <w:szCs w:val="28"/>
        </w:rPr>
        <w:t>[3, 4]</w:t>
      </w:r>
      <w:r>
        <w:rPr>
          <w:rFonts w:ascii="Times New Roman" w:hAnsi="Times New Roman"/>
          <w:color w:val="FF0000"/>
          <w:sz w:val="24"/>
          <w:szCs w:val="28"/>
        </w:rPr>
        <w:fldChar w:fldCharType="end"/>
      </w:r>
      <w:r>
        <w:rPr>
          <w:rFonts w:ascii="Times New Roman" w:hAnsi="Times New Roman"/>
          <w:color w:val="FF0000"/>
          <w:sz w:val="24"/>
          <w:szCs w:val="28"/>
        </w:rPr>
        <w:t xml:space="preserve">. Notably, with the progression of aging, senescent chondrocytes gradually accumulate in OA joints and secrete a variety of senescence-associated secretory phenotype (SASP), including diverse pro-inflammatory cytokines and matrix metalloproteinases (MMPs), which can activate chronic inflammatory responses and induce oxidative stress, thus contributing to the accumulation of reactive oxygen species (ROS), as well as leading to the disturbance of the antioxidant enzymes and ROS clearing systems </w:t>
      </w:r>
      <w:r>
        <w:rPr>
          <w:rFonts w:ascii="Times New Roman" w:hAnsi="Times New Roman"/>
          <w:color w:val="FF0000"/>
          <w:sz w:val="24"/>
          <w:szCs w:val="28"/>
        </w:rPr>
        <w:fldChar w:fldCharType="begin">
          <w:fldData xml:space="preserve">PEVuZE5vdGU+PENpdGU+PEF1dGhvcj5NYXJjaGV2PC9BdXRob3I+PFllYXI+MjAxNzwvWWVhcj48
UmVjTnVtPjQyMTwvUmVjTnVtPjxEaXNwbGF5VGV4dD5bNV08L0Rpc3BsYXlUZXh0PjxyZWNvcmQ+
PHJlYy1udW1iZXI+NDIxPC9yZWMtbnVtYmVyPjxmb3JlaWduLWtleXM+PGtleSBhcHA9IkVOIiBk
Yi1pZD0iMHp6d2Z3d3Y2cGF3ZDBlMmU1ZDUwMnN2YXJhcmV3eHRhOXd4IiB0aW1lc3RhbXA9IjE2
ODUwMDQ2NTciPjQyMT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color w:val="FF0000"/>
          <w:sz w:val="24"/>
          <w:szCs w:val="28"/>
        </w:rPr>
        <w:instrText xml:space="preserve"> ADDIN EN.CITE </w:instrText>
      </w:r>
      <w:r>
        <w:rPr>
          <w:rFonts w:ascii="Times New Roman" w:hAnsi="Times New Roman"/>
          <w:color w:val="FF0000"/>
          <w:sz w:val="24"/>
          <w:szCs w:val="28"/>
        </w:rPr>
        <w:fldChar w:fldCharType="begin">
          <w:fldData xml:space="preserve">PEVuZE5vdGU+PENpdGU+PEF1dGhvcj5NYXJjaGV2PC9BdXRob3I+PFllYXI+MjAxNzwvWWVhcj48
UmVjTnVtPjQyMTwvUmVjTnVtPjxEaXNwbGF5VGV4dD5bNV08L0Rpc3BsYXlUZXh0PjxyZWNvcmQ+
PHJlYy1udW1iZXI+NDIxPC9yZWMtbnVtYmVyPjxmb3JlaWduLWtleXM+PGtleSBhcHA9IkVOIiBk
Yi1pZD0iMHp6d2Z3d3Y2cGF3ZDBlMmU1ZDUwMnN2YXJhcmV3eHRhOXd4IiB0aW1lc3RhbXA9IjE2
ODUwMDQ2NTciPjQyMT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color w:val="FF0000"/>
          <w:sz w:val="24"/>
          <w:szCs w:val="28"/>
        </w:rPr>
        <w:instrText xml:space="preserve"> ADDIN EN.CITE.DATA </w:instrText>
      </w:r>
      <w:r>
        <w:rPr>
          <w:rFonts w:ascii="Times New Roman" w:hAnsi="Times New Roman"/>
          <w:color w:val="FF0000"/>
          <w:sz w:val="24"/>
          <w:szCs w:val="28"/>
        </w:rPr>
        <w:fldChar w:fldCharType="end"/>
      </w:r>
      <w:r>
        <w:rPr>
          <w:rFonts w:ascii="Times New Roman" w:hAnsi="Times New Roman"/>
          <w:color w:val="FF0000"/>
          <w:sz w:val="24"/>
          <w:szCs w:val="28"/>
        </w:rPr>
        <w:fldChar w:fldCharType="separate"/>
      </w:r>
      <w:r>
        <w:rPr>
          <w:rFonts w:ascii="Times New Roman" w:hAnsi="Times New Roman"/>
          <w:color w:val="FF0000"/>
          <w:sz w:val="24"/>
          <w:szCs w:val="28"/>
        </w:rPr>
        <w:t>[5]</w:t>
      </w:r>
      <w:r>
        <w:rPr>
          <w:rFonts w:ascii="Times New Roman" w:hAnsi="Times New Roman"/>
          <w:color w:val="FF0000"/>
          <w:sz w:val="24"/>
          <w:szCs w:val="28"/>
        </w:rPr>
        <w:fldChar w:fldCharType="end"/>
      </w:r>
      <w:r>
        <w:rPr>
          <w:rFonts w:ascii="Times New Roman" w:hAnsi="Times New Roman"/>
          <w:color w:val="FF0000"/>
          <w:sz w:val="24"/>
          <w:szCs w:val="28"/>
        </w:rPr>
        <w:t>.</w:t>
      </w:r>
      <w:r>
        <w:rPr>
          <w:rFonts w:hint="eastAsia" w:ascii="Times New Roman" w:hAnsi="Times New Roman"/>
          <w:sz w:val="24"/>
          <w:szCs w:val="28"/>
        </w:rPr>
        <w:t xml:space="preserve"> </w:t>
      </w:r>
      <w:r>
        <w:rPr>
          <w:rFonts w:ascii="Times New Roman" w:hAnsi="Times New Roman"/>
          <w:sz w:val="24"/>
          <w:szCs w:val="28"/>
        </w:rPr>
        <w:t>ROS</w:t>
      </w:r>
      <w:r>
        <w:rPr>
          <w:rStyle w:val="13"/>
          <w:rFonts w:hint="eastAsia"/>
        </w:rPr>
        <w:t xml:space="preserve"> </w:t>
      </w:r>
      <w:r>
        <w:rPr>
          <w:rFonts w:ascii="Times New Roman" w:hAnsi="Times New Roman"/>
          <w:sz w:val="24"/>
          <w:szCs w:val="28"/>
        </w:rPr>
        <w:t>are the</w:t>
      </w:r>
      <w:r>
        <w:rPr>
          <w:rFonts w:hint="eastAsia" w:ascii="Times New Roman" w:hAnsi="Times New Roman"/>
          <w:sz w:val="24"/>
          <w:szCs w:val="28"/>
        </w:rPr>
        <w:t xml:space="preserve"> </w:t>
      </w:r>
      <w:r>
        <w:rPr>
          <w:rFonts w:ascii="Times New Roman" w:hAnsi="Times New Roman"/>
          <w:sz w:val="24"/>
          <w:szCs w:val="28"/>
        </w:rPr>
        <w:t>toxic</w:t>
      </w:r>
      <w:r>
        <w:rPr>
          <w:rFonts w:hint="eastAsia" w:ascii="Times New Roman" w:hAnsi="Times New Roman"/>
          <w:sz w:val="24"/>
          <w:szCs w:val="28"/>
        </w:rPr>
        <w:t xml:space="preserve"> </w:t>
      </w:r>
      <w:r>
        <w:rPr>
          <w:rFonts w:ascii="Times New Roman" w:hAnsi="Times New Roman"/>
          <w:sz w:val="24"/>
          <w:szCs w:val="28"/>
        </w:rPr>
        <w:t xml:space="preserve">byproducts of aerobic metabolism, which are both essential and lethal for cell behaviors </w:t>
      </w:r>
      <w:r>
        <w:rPr>
          <w:rFonts w:ascii="Times New Roman" w:hAnsi="Times New Roman"/>
          <w:sz w:val="24"/>
          <w:szCs w:val="28"/>
        </w:rPr>
        <w:fldChar w:fldCharType="begin"/>
      </w:r>
      <w:r>
        <w:rPr>
          <w:rFonts w:ascii="Times New Roman" w:hAnsi="Times New Roman"/>
          <w:sz w:val="24"/>
          <w:szCs w:val="28"/>
        </w:rPr>
        <w:instrText xml:space="preserve"> ADDIN EN.CITE &lt;EndNote&gt;&lt;Cite&gt;&lt;Author&gt;Cheung&lt;/Author&gt;&lt;Year&gt;2022&lt;/Year&gt;&lt;RecNum&gt;871&lt;/RecNum&gt;&lt;DisplayText&gt;[6]&lt;/DisplayText&gt;&lt;record&gt;&lt;rec-number&gt;871&lt;/rec-number&gt;&lt;foreign-keys&gt;&lt;key app="EN" db-id="tzdxd0r9o20vvfeaeduvat0lfeppap99vx9r" timestamp="1677858407"&gt;871&lt;/key&gt;&lt;/foreign-keys&gt;&lt;ref-type name="Journal Article"&gt;17&lt;/ref-type&gt;&lt;contributors&gt;&lt;authors&gt;&lt;author&gt;Cheung, E. C.&lt;/author&gt;&lt;author&gt;Vousden, K. H.&lt;/author&gt;&lt;/authors&gt;&lt;/contributors&gt;&lt;auth-address&gt;The Francis Crick Institute, London, UK.&amp;#xD;The Francis Crick Institute, London, UK. karen.vousden@crick.ac.uk.&lt;/auth-address&gt;&lt;titles&gt;&lt;title&gt;The role of ROS in tumour development and progress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80-297&lt;/pages&gt;&lt;volume&gt;22&lt;/volume&gt;&lt;number&gt;5&lt;/number&gt;&lt;edition&gt;2022/02/02&lt;/edition&gt;&lt;keywords&gt;&lt;keyword&gt;Carcinogenesis&lt;/keyword&gt;&lt;keyword&gt;Cell Transformation, Neoplastic&lt;/keyword&gt;&lt;keyword&gt;Humans&lt;/keyword&gt;&lt;keyword&gt;*Neoplasms/pathology&lt;/keyword&gt;&lt;keyword&gt;Reactive Oxygen Species/metabolism&lt;/keyword&gt;&lt;keyword&gt;Signal Transduction&lt;/keyword&gt;&lt;/keywords&gt;&lt;dates&gt;&lt;year&gt;2022&lt;/year&gt;&lt;pub-dates&gt;&lt;date&gt;May&lt;/date&gt;&lt;/pub-dates&gt;&lt;/dates&gt;&lt;isbn&gt;1474-175x&lt;/isbn&gt;&lt;accession-num&gt;35102280&lt;/accession-num&gt;&lt;urls&gt;&lt;/urls&gt;&lt;electronic-resource-num&gt;10.1038/s41568-021-00435-0&lt;/electronic-resource-num&gt;&lt;remote-database-provider&gt;NLM&lt;/remote-database-provider&gt;&lt;language&gt;eng&lt;/language&gt;&lt;/record&gt;&lt;/Cite&gt;&lt;/EndNote&gt;</w:instrText>
      </w:r>
      <w:r>
        <w:rPr>
          <w:rFonts w:ascii="Times New Roman" w:hAnsi="Times New Roman"/>
          <w:sz w:val="24"/>
          <w:szCs w:val="28"/>
        </w:rPr>
        <w:fldChar w:fldCharType="separate"/>
      </w:r>
      <w:r>
        <w:rPr>
          <w:rFonts w:ascii="Times New Roman" w:hAnsi="Times New Roman"/>
          <w:sz w:val="24"/>
          <w:szCs w:val="28"/>
        </w:rPr>
        <w:t>[6]</w:t>
      </w:r>
      <w:r>
        <w:rPr>
          <w:rFonts w:ascii="Times New Roman" w:hAnsi="Times New Roman"/>
          <w:sz w:val="24"/>
          <w:szCs w:val="28"/>
        </w:rPr>
        <w:fldChar w:fldCharType="end"/>
      </w:r>
      <w:r>
        <w:rPr>
          <w:rFonts w:hint="eastAsia" w:ascii="Times New Roman" w:hAnsi="Times New Roman"/>
          <w:sz w:val="24"/>
          <w:szCs w:val="28"/>
        </w:rPr>
        <w:t>.</w:t>
      </w:r>
      <w:r>
        <w:rPr>
          <w:rFonts w:ascii="Times New Roman" w:hAnsi="Times New Roman"/>
          <w:sz w:val="24"/>
          <w:szCs w:val="28"/>
        </w:rPr>
        <w:t xml:space="preserve"> On the one hand, ROS are required for cellular signal transduction in many basic biological processes including cell growth and differentiation </w:t>
      </w:r>
      <w:r>
        <w:rPr>
          <w:rFonts w:ascii="Times New Roman" w:hAnsi="Times New Roman"/>
          <w:sz w:val="24"/>
          <w:szCs w:val="28"/>
        </w:rPr>
        <w:fldChar w:fldCharType="begin"/>
      </w:r>
      <w:r>
        <w:rPr>
          <w:rFonts w:ascii="Times New Roman" w:hAnsi="Times New Roman"/>
          <w:sz w:val="24"/>
          <w:szCs w:val="28"/>
        </w:rPr>
        <w:instrText xml:space="preserve"> ADDIN EN.CITE &lt;EndNote&gt;&lt;Cite&gt;&lt;Author&gt;Mittler&lt;/Author&gt;&lt;Year&gt;2017&lt;/Year&gt;&lt;RecNum&gt;872&lt;/RecNum&gt;&lt;DisplayText&gt;[7]&lt;/DisplayText&gt;&lt;record&gt;&lt;rec-number&gt;872&lt;/rec-number&gt;&lt;foreign-keys&gt;&lt;key app="EN" db-id="tzdxd0r9o20vvfeaeduvat0lfeppap99vx9r" timestamp="1677859023"&gt;872&lt;/key&gt;&lt;/foreign-keys&gt;&lt;ref-type name="Journal Article"&gt;17&lt;/ref-type&gt;&lt;contributors&gt;&lt;authors&gt;&lt;author&gt;Mittler, R.&lt;/author&gt;&lt;/authors&gt;&lt;/contributors&gt;&lt;auth-address&gt;Department of Biological Sciences and BioDiscovery Institute, College of Arts and Sciences, University of North Texas, 1155 Union Circle #305220, Denton, TX 76203, USA. Electronic address: ron.mittler@unt.edu.&lt;/auth-address&gt;&lt;titles&gt;&lt;title&gt;ROS Are Good&lt;/title&gt;&lt;secondary-title&gt;Trends Plant Sci&lt;/secondary-title&gt;&lt;alt-title&gt;Trends in plant science&lt;/alt-title&gt;&lt;/titles&gt;&lt;periodical&gt;&lt;full-title&gt;Trends Plant Sci&lt;/full-title&gt;&lt;abbr-1&gt;Trends in plant science&lt;/abbr-1&gt;&lt;/periodical&gt;&lt;alt-periodical&gt;&lt;full-title&gt;Trends Plant Sci&lt;/full-title&gt;&lt;abbr-1&gt;Trends in plant science&lt;/abbr-1&gt;&lt;/alt-periodical&gt;&lt;pages&gt;11-19&lt;/pages&gt;&lt;volume&gt;22&lt;/volume&gt;&lt;number&gt;1&lt;/number&gt;&lt;edition&gt;2016/09/27&lt;/edition&gt;&lt;keywords&gt;&lt;keyword&gt;Gene Expression Regulation, Plant/genetics/physiology&lt;/keyword&gt;&lt;keyword&gt;Oxidation-Reduction&lt;/keyword&gt;&lt;keyword&gt;Plants/*metabolism&lt;/keyword&gt;&lt;keyword&gt;Reactive Oxygen Species/*metabolism&lt;/keyword&gt;&lt;keyword&gt;Signal Transduction/genetics/physiology&lt;/keyword&gt;&lt;keyword&gt;Ros&lt;/keyword&gt;&lt;keyword&gt;ROS network&lt;/keyword&gt;&lt;keyword&gt;oxidative stress&lt;/keyword&gt;&lt;keyword&gt;redox biology&lt;/keyword&gt;&lt;/keywords&gt;&lt;dates&gt;&lt;year&gt;2017&lt;/year&gt;&lt;pub-dates&gt;&lt;date&gt;Jan&lt;/date&gt;&lt;/pub-dates&gt;&lt;/dates&gt;&lt;isbn&gt;1360-1385&lt;/isbn&gt;&lt;accession-num&gt;27666517&lt;/accession-num&gt;&lt;urls&gt;&lt;/urls&gt;&lt;electronic-resource-num&gt;10.1016/j.tplants.2016.08.002&lt;/electronic-resource-num&gt;&lt;remote-database-provider&gt;NLM&lt;/remote-database-provider&gt;&lt;language&gt;eng&lt;/language&gt;&lt;/record&gt;&lt;/Cite&gt;&lt;/EndNote&gt;</w:instrText>
      </w:r>
      <w:r>
        <w:rPr>
          <w:rFonts w:ascii="Times New Roman" w:hAnsi="Times New Roman"/>
          <w:sz w:val="24"/>
          <w:szCs w:val="28"/>
        </w:rPr>
        <w:fldChar w:fldCharType="separate"/>
      </w:r>
      <w:r>
        <w:rPr>
          <w:rFonts w:ascii="Times New Roman" w:hAnsi="Times New Roman"/>
          <w:sz w:val="24"/>
          <w:szCs w:val="28"/>
        </w:rPr>
        <w:t>[7]</w:t>
      </w:r>
      <w:r>
        <w:rPr>
          <w:rFonts w:ascii="Times New Roman" w:hAnsi="Times New Roman"/>
          <w:sz w:val="24"/>
          <w:szCs w:val="28"/>
        </w:rPr>
        <w:fldChar w:fldCharType="end"/>
      </w:r>
      <w:r>
        <w:rPr>
          <w:rFonts w:ascii="Times New Roman" w:hAnsi="Times New Roman"/>
          <w:sz w:val="24"/>
          <w:szCs w:val="28"/>
        </w:rPr>
        <w:t>. On the other hand, ROS can be toxic to DNA, proteins and lipids, which results in severe oxidative damage to cells and even kill them. Recent studies have proved that low-grade</w:t>
      </w:r>
      <w:r>
        <w:rPr>
          <w:rFonts w:hint="eastAsia" w:ascii="Times New Roman" w:hAnsi="Times New Roman"/>
          <w:sz w:val="24"/>
          <w:szCs w:val="28"/>
        </w:rPr>
        <w:t xml:space="preserve"> </w:t>
      </w:r>
      <w:r>
        <w:rPr>
          <w:rFonts w:ascii="Times New Roman" w:hAnsi="Times New Roman"/>
          <w:sz w:val="24"/>
          <w:szCs w:val="28"/>
        </w:rPr>
        <w:t>chronic inflammation increased ROS accumulation and leads to excessive oxidative stress, which causes abnormal cell metabolism in chondrocytes and thereby accelerating cartilage degradation</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r>
      <w:r>
        <w:rPr>
          <w:rFonts w:ascii="Times New Roman" w:hAnsi="Times New Roman"/>
          <w:sz w:val="24"/>
          <w:szCs w:val="28"/>
        </w:rPr>
        <w:instrText xml:space="preserve"> ADDIN EN.CITE &lt;EndNote&gt;&lt;Cite&gt;&lt;Author&gt;Gavriilidis&lt;/Author&gt;&lt;Year&gt;2013&lt;/Year&gt;&lt;RecNum&gt;873&lt;/RecNum&gt;&lt;DisplayText&gt;[8]&lt;/DisplayText&gt;&lt;record&gt;&lt;rec-number&gt;873&lt;/rec-number&gt;&lt;foreign-keys&gt;&lt;key app="EN" db-id="tzdxd0r9o20vvfeaeduvat0lfeppap99vx9r" timestamp="1677860215"&gt;873&lt;/key&gt;&lt;/foreign-keys&gt;&lt;ref-type name="Journal Article"&gt;17&lt;/ref-type&gt;&lt;contributors&gt;&lt;authors&gt;&lt;author&gt;Gavriilidis, C.&lt;/author&gt;&lt;author&gt;Miwa, S.&lt;/author&gt;&lt;author&gt;von Zglinicki, T.&lt;/author&gt;&lt;author&gt;Taylor, R. W.&lt;/author&gt;&lt;author&gt;Young, D. A.&lt;/author&gt;&lt;/authors&gt;&lt;/contributors&gt;&lt;auth-address&gt;Newcastle University, Newcastle upon Tyne, UK.&lt;/auth-address&gt;&lt;titles&gt;&lt;title&gt;Mitochondrial dysfunction in osteoarthritis is associated with down-regulation of superoxide dismutase 2&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378-87&lt;/pages&gt;&lt;volume&gt;65&lt;/volume&gt;&lt;number&gt;2&lt;/number&gt;&lt;edition&gt;2012/11/10&lt;/edition&gt;&lt;keywords&gt;&lt;keyword&gt;Cartilage, Articular/*enzymology&lt;/keyword&gt;&lt;keyword&gt;Cells, Cultured&lt;/keyword&gt;&lt;keyword&gt;Chondrocytes/enzymology&lt;/keyword&gt;&lt;keyword&gt;*Down-Regulation&lt;/keyword&gt;&lt;keyword&gt;Humans&lt;/keyword&gt;&lt;keyword&gt;Lipid Peroxidation&lt;/keyword&gt;&lt;keyword&gt;Mitochondria/*enzymology/genetics&lt;/keyword&gt;&lt;keyword&gt;Osteoarthritis/*enzymology/genetics&lt;/keyword&gt;&lt;keyword&gt;Reactive Oxygen Species/metabolism&lt;/keyword&gt;&lt;keyword&gt;Superoxide Dismutase/genetics/*metabolism&lt;/keyword&gt;&lt;/keywords&gt;&lt;dates&gt;&lt;year&gt;2013&lt;/year&gt;&lt;pub-dates&gt;&lt;date&gt;Feb&lt;/date&gt;&lt;/pub-dates&gt;&lt;/dates&gt;&lt;isbn&gt;0004-3591&lt;/isbn&gt;&lt;accession-num&gt;23138846&lt;/accession-num&gt;&lt;urls&gt;&lt;/urls&gt;&lt;electronic-resource-num&gt;10.1002/art.37782&lt;/electronic-resource-num&gt;&lt;remote-database-provider&gt;NLM&lt;/remote-database-provider&gt;&lt;language&gt;eng&lt;/language&gt;&lt;/record&gt;&lt;/Cite&gt;&lt;/EndNote&gt;</w:instrText>
      </w:r>
      <w:r>
        <w:rPr>
          <w:rFonts w:ascii="Times New Roman" w:hAnsi="Times New Roman"/>
          <w:sz w:val="24"/>
          <w:szCs w:val="28"/>
        </w:rPr>
        <w:fldChar w:fldCharType="separate"/>
      </w:r>
      <w:r>
        <w:rPr>
          <w:rFonts w:ascii="Times New Roman" w:hAnsi="Times New Roman"/>
          <w:sz w:val="24"/>
          <w:szCs w:val="28"/>
        </w:rPr>
        <w:t>[8]</w:t>
      </w:r>
      <w:r>
        <w:rPr>
          <w:rFonts w:ascii="Times New Roman" w:hAnsi="Times New Roman"/>
          <w:sz w:val="24"/>
          <w:szCs w:val="28"/>
        </w:rPr>
        <w:fldChar w:fldCharType="end"/>
      </w:r>
      <w:r>
        <w:rPr>
          <w:rFonts w:hint="eastAsia" w:ascii="Times New Roman" w:hAnsi="Times New Roman"/>
          <w:sz w:val="24"/>
          <w:szCs w:val="28"/>
          <w:lang w:val="en-US" w:eastAsia="zh-CN"/>
        </w:rPr>
        <w:t>.</w:t>
      </w:r>
      <w:r>
        <w:rPr>
          <w:rFonts w:ascii="Times New Roman" w:hAnsi="Times New Roman"/>
          <w:sz w:val="24"/>
          <w:szCs w:val="28"/>
        </w:rPr>
        <w:t xml:space="preserve"> Therefore, the maintenance of oxidant–antioxidant balance and redox homeostasis at OA chondrocyte is essential for OA treatment and remission.</w:t>
      </w:r>
    </w:p>
    <w:p>
      <w:pPr>
        <w:spacing w:line="360" w:lineRule="auto"/>
        <w:ind w:firstLine="600" w:firstLineChars="250"/>
        <w:rPr>
          <w:rFonts w:hint="eastAsia" w:ascii="Times New Roman" w:hAnsi="Times New Roman" w:eastAsia="等线"/>
          <w:sz w:val="24"/>
          <w:szCs w:val="28"/>
          <w:lang w:val="en-US" w:eastAsia="zh-CN"/>
        </w:rPr>
      </w:pPr>
      <w:bookmarkStart w:id="2" w:name="OLE_LINK3"/>
      <w:r>
        <w:rPr>
          <w:rFonts w:hint="eastAsia" w:ascii="Times New Roman" w:hAnsi="Times New Roman"/>
          <w:sz w:val="24"/>
          <w:szCs w:val="28"/>
        </w:rPr>
        <w:t>Nuclear factor-erythroid 2-related factor (Nrf2)</w:t>
      </w:r>
      <w:r>
        <w:rPr>
          <w:rFonts w:ascii="Times New Roman" w:hAnsi="Times New Roman"/>
          <w:sz w:val="24"/>
          <w:szCs w:val="28"/>
        </w:rPr>
        <w:t xml:space="preserve"> is widely known as the important component of anti-oxidative stress system, which is involved heavily in the cellular defense against multiple pathological stressors and maintains the homeostasis of intracellular environment. </w:t>
      </w:r>
      <w:r>
        <w:rPr>
          <w:rFonts w:hint="eastAsia" w:ascii="Times New Roman" w:hAnsi="Times New Roman"/>
          <w:sz w:val="24"/>
          <w:szCs w:val="28"/>
        </w:rPr>
        <w:t>Nrf2</w:t>
      </w:r>
      <w:r>
        <w:rPr>
          <w:rFonts w:ascii="Times New Roman" w:hAnsi="Times New Roman"/>
          <w:sz w:val="24"/>
          <w:szCs w:val="28"/>
        </w:rPr>
        <w:t xml:space="preserve"> functions cytoprotective roles by modulating the expression of various important genes that participate in the clearance of ROS, reactive nitrogen species (RNS), and electrophiles.</w:t>
      </w:r>
      <w:bookmarkEnd w:id="2"/>
      <w:bookmarkStart w:id="3" w:name="OLE_LINK2"/>
      <w:r>
        <w:rPr>
          <w:rFonts w:ascii="Times New Roman" w:hAnsi="Times New Roman"/>
          <w:sz w:val="24"/>
          <w:szCs w:val="28"/>
        </w:rPr>
        <w:t xml:space="preserve"> Specifically</w:t>
      </w:r>
      <w:r>
        <w:rPr>
          <w:rFonts w:hint="eastAsia" w:ascii="Times New Roman" w:hAnsi="Times New Roman"/>
          <w:sz w:val="24"/>
          <w:szCs w:val="28"/>
        </w:rPr>
        <w:t>,</w:t>
      </w:r>
      <w:r>
        <w:rPr>
          <w:rFonts w:ascii="Times New Roman" w:hAnsi="Times New Roman"/>
          <w:sz w:val="24"/>
          <w:szCs w:val="28"/>
        </w:rPr>
        <w:t xml:space="preserve"> </w:t>
      </w:r>
      <w:r>
        <w:rPr>
          <w:rFonts w:hint="eastAsia" w:ascii="Times New Roman" w:hAnsi="Times New Roman"/>
          <w:sz w:val="24"/>
          <w:szCs w:val="28"/>
        </w:rPr>
        <w:t>Nrf2</w:t>
      </w:r>
      <w:r>
        <w:rPr>
          <w:rFonts w:ascii="Times New Roman" w:hAnsi="Times New Roman"/>
          <w:sz w:val="24"/>
          <w:szCs w:val="28"/>
        </w:rPr>
        <w:t>-induced antioxidation is generally achieved by enzymes that regulate the biological synthesis, utilization,</w:t>
      </w:r>
      <w:r>
        <w:rPr>
          <w:rFonts w:hint="eastAsia" w:ascii="Times New Roman" w:hAnsi="Times New Roman"/>
          <w:sz w:val="24"/>
          <w:szCs w:val="28"/>
        </w:rPr>
        <w:t xml:space="preserve"> </w:t>
      </w:r>
      <w:r>
        <w:rPr>
          <w:rFonts w:ascii="Times New Roman" w:hAnsi="Times New Roman"/>
          <w:sz w:val="24"/>
          <w:szCs w:val="28"/>
        </w:rPr>
        <w:t xml:space="preserve">and regeneration of the reduced glutathione (GSH). In the process of GSH synthesis, </w:t>
      </w:r>
      <w:r>
        <w:rPr>
          <w:rFonts w:hint="eastAsia" w:ascii="Times New Roman" w:hAnsi="Times New Roman"/>
          <w:sz w:val="24"/>
          <w:szCs w:val="28"/>
        </w:rPr>
        <w:t>Nrf2</w:t>
      </w:r>
      <w:r>
        <w:rPr>
          <w:rFonts w:ascii="Times New Roman" w:hAnsi="Times New Roman"/>
          <w:sz w:val="24"/>
          <w:szCs w:val="28"/>
        </w:rPr>
        <w:t xml:space="preserve"> target three key enzyme genes, including glutamate-cysteine ligase catalytic (GCLC) and modulator (GCLM) subunits as</w:t>
      </w:r>
      <w:r>
        <w:rPr>
          <w:rFonts w:hint="eastAsia" w:ascii="Times New Roman" w:hAnsi="Times New Roman"/>
          <w:sz w:val="24"/>
          <w:szCs w:val="28"/>
        </w:rPr>
        <w:t xml:space="preserve"> </w:t>
      </w:r>
      <w:r>
        <w:rPr>
          <w:rFonts w:ascii="Times New Roman" w:hAnsi="Times New Roman"/>
          <w:sz w:val="24"/>
          <w:szCs w:val="28"/>
        </w:rPr>
        <w:t xml:space="preserve">well as glutathione synthetase (GSS). In addition, the redox cycling enzymes thioredoxin, thioredoxin reductase and many other glutathione S-transferases that are responsible for eliminating ROS are also the targets of </w:t>
      </w:r>
      <w:r>
        <w:rPr>
          <w:rFonts w:hint="eastAsia" w:ascii="Times New Roman" w:hAnsi="Times New Roman"/>
          <w:sz w:val="24"/>
          <w:szCs w:val="28"/>
        </w:rPr>
        <w:t>Nrf2</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r>
      <w:r>
        <w:rPr>
          <w:rFonts w:ascii="Times New Roman" w:hAnsi="Times New Roman"/>
          <w:sz w:val="24"/>
          <w:szCs w:val="28"/>
        </w:rPr>
        <w:instrText xml:space="preserve"> ADDIN EN.CITE &lt;EndNote&gt;&lt;Cite&gt;&lt;Author&gt;He&lt;/Author&gt;&lt;Year&gt;2020&lt;/Year&gt;&lt;RecNum&gt;874&lt;/RecNum&gt;&lt;DisplayText&gt;[9]&lt;/DisplayText&gt;&lt;record&gt;&lt;rec-number&gt;874&lt;/rec-number&gt;&lt;foreign-keys&gt;&lt;key app="EN" db-id="tzdxd0r9o20vvfeaeduvat0lfeppap99vx9r" timestamp="1677942782"&gt;874&lt;/key&gt;&lt;/foreign-keys&gt;&lt;ref-type name="Journal Article"&gt;17&lt;/ref-type&gt;&lt;contributors&gt;&lt;authors&gt;&lt;author&gt;He, F.&lt;/author&gt;&lt;author&gt;Antonucci, L.&lt;/author&gt;&lt;author&gt;Karin, M.&lt;/author&gt;&lt;/authors&gt;&lt;/contributors&gt;&lt;auth-address&gt;Laboratory of Gene Regulation and Signal Transduction, Department of Pharmacology, School of Medicine, San Diego, La Jolla, CA, USA.&amp;#xD;Department of Pathology, School of Medicine, University of California, San Diego, La Jolla, CA, USA.&lt;/auth-address&gt;&lt;titles&gt;&lt;title&gt;NRF2 as a regulator of cell metabolism and inflammation in cancer&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405-416&lt;/pages&gt;&lt;volume&gt;41&lt;/volume&gt;&lt;number&gt;4&lt;/number&gt;&lt;edition&gt;2020/04/30&lt;/edition&gt;&lt;keywords&gt;&lt;keyword&gt;Animals&lt;/keyword&gt;&lt;keyword&gt;Humans&lt;/keyword&gt;&lt;keyword&gt;Inflammation/*complications/immunology/metabolism/pathology&lt;/keyword&gt;&lt;keyword&gt;NF-E2-Related Factor 2/*metabolism&lt;/keyword&gt;&lt;keyword&gt;Neoplasms/*etiology/metabolism/pathology&lt;/keyword&gt;&lt;/keywords&gt;&lt;dates&gt;&lt;year&gt;2020&lt;/year&gt;&lt;pub-dates&gt;&lt;date&gt;Jun 17&lt;/date&gt;&lt;/pub-dates&gt;&lt;/dates&gt;&lt;isbn&gt;0143-3334 (Print)&amp;#xD;0143-3334&lt;/isbn&gt;&lt;accession-num&gt;32347301&lt;/accession-num&gt;&lt;urls&gt;&lt;/urls&gt;&lt;custom2&gt;PMC7298623&lt;/custom2&gt;&lt;electronic-resource-num&gt;10.1093/carcin/bgaa039&lt;/electronic-resource-num&gt;&lt;remote-database-provider&gt;NLM&lt;/remote-database-provider&gt;&lt;language&gt;eng&lt;/language&gt;&lt;/record&gt;&lt;/Cite&gt;&lt;/EndNote&gt;</w:instrText>
      </w:r>
      <w:r>
        <w:rPr>
          <w:rFonts w:ascii="Times New Roman" w:hAnsi="Times New Roman"/>
          <w:sz w:val="24"/>
          <w:szCs w:val="28"/>
        </w:rPr>
        <w:fldChar w:fldCharType="separate"/>
      </w:r>
      <w:r>
        <w:rPr>
          <w:rFonts w:ascii="Times New Roman" w:hAnsi="Times New Roman"/>
          <w:sz w:val="24"/>
          <w:szCs w:val="28"/>
        </w:rPr>
        <w:t>[9]</w:t>
      </w:r>
      <w:r>
        <w:rPr>
          <w:rFonts w:ascii="Times New Roman" w:hAnsi="Times New Roman"/>
          <w:sz w:val="24"/>
          <w:szCs w:val="28"/>
        </w:rPr>
        <w:fldChar w:fldCharType="end"/>
      </w:r>
      <w:r>
        <w:rPr>
          <w:rFonts w:hint="eastAsia" w:ascii="Times New Roman" w:hAnsi="Times New Roman"/>
          <w:sz w:val="24"/>
          <w:szCs w:val="28"/>
          <w:lang w:val="en-US" w:eastAsia="zh-CN"/>
        </w:rPr>
        <w:t>.</w:t>
      </w:r>
      <w:r>
        <w:rPr>
          <w:rFonts w:ascii="Times New Roman" w:hAnsi="Times New Roman"/>
          <w:sz w:val="24"/>
          <w:szCs w:val="28"/>
        </w:rPr>
        <w:t xml:space="preserve"> Interestingly, </w:t>
      </w:r>
      <w:r>
        <w:rPr>
          <w:rFonts w:hint="eastAsia" w:ascii="Times New Roman" w:hAnsi="Times New Roman"/>
          <w:sz w:val="24"/>
          <w:szCs w:val="28"/>
        </w:rPr>
        <w:t>Nrf2</w:t>
      </w:r>
      <w:r>
        <w:rPr>
          <w:rFonts w:ascii="Times New Roman" w:hAnsi="Times New Roman"/>
          <w:sz w:val="24"/>
          <w:szCs w:val="28"/>
        </w:rPr>
        <w:t xml:space="preserve"> also </w:t>
      </w:r>
      <w:r>
        <w:rPr>
          <w:rFonts w:hint="eastAsia" w:ascii="Times New Roman" w:hAnsi="Times New Roman"/>
          <w:sz w:val="24"/>
          <w:szCs w:val="28"/>
        </w:rPr>
        <w:t>forms</w:t>
      </w:r>
      <w:r>
        <w:rPr>
          <w:rFonts w:ascii="Times New Roman" w:hAnsi="Times New Roman"/>
          <w:sz w:val="24"/>
          <w:szCs w:val="28"/>
        </w:rPr>
        <w:t xml:space="preserve"> </w:t>
      </w:r>
      <w:r>
        <w:rPr>
          <w:rFonts w:hint="eastAsia" w:ascii="Times New Roman" w:hAnsi="Times New Roman"/>
          <w:sz w:val="24"/>
          <w:szCs w:val="28"/>
        </w:rPr>
        <w:t>a</w:t>
      </w:r>
      <w:r>
        <w:rPr>
          <w:rFonts w:ascii="Times New Roman" w:hAnsi="Times New Roman"/>
          <w:sz w:val="24"/>
          <w:szCs w:val="28"/>
        </w:rPr>
        <w:t xml:space="preserve"> large network of cooperating enzymes in the regulation of basal metabolic process, mainly including </w:t>
      </w:r>
      <w:bookmarkEnd w:id="3"/>
      <w:r>
        <w:rPr>
          <w:rFonts w:ascii="Times New Roman" w:hAnsi="Times New Roman"/>
          <w:sz w:val="24"/>
          <w:szCs w:val="28"/>
        </w:rPr>
        <w:t>metabolic enzymes that participate in the pentose phosphate pathway and fatty acid metabolism, which form a potential bridge between redox and intermediary metabolism</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fldData xml:space="preserve">PEVuZE5vdGU+PENpdGU+PEF1dGhvcj5LZW5zbGVyPC9BdXRob3I+PFllYXI+MjAwNzwvWWVhcj48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Y2LTc5PC9wYWdlcz48dm9sdW1lPjIyPC92b2x1bWU+PG51bWJl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MTE0LTEzNTwvcGFnZXM+PHZvbHVtZT4xNDAxPC92b2x1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LZW5zbGVyPC9BdXRob3I+PFllYXI+MjAwNzwvWWVhcj48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Y2LTc5PC9wYWdlcz48dm9sdW1lPjIyPC92b2x1bWU+PG51bWJl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MTE0LTEzNTwvcGFnZXM+PHZvbHVtZT4xNDAxPC92b2x1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5, 10-12]</w:t>
      </w:r>
      <w:r>
        <w:rPr>
          <w:rFonts w:ascii="Times New Roman" w:hAnsi="Times New Roman"/>
          <w:sz w:val="24"/>
          <w:szCs w:val="28"/>
        </w:rPr>
        <w:fldChar w:fldCharType="end"/>
      </w:r>
      <w:r>
        <w:rPr>
          <w:rFonts w:hint="eastAsia" w:ascii="Times New Roman" w:hAnsi="Times New Roman"/>
          <w:sz w:val="24"/>
          <w:szCs w:val="28"/>
          <w:lang w:val="en-US" w:eastAsia="zh-CN"/>
        </w:rPr>
        <w:t>.</w:t>
      </w:r>
    </w:p>
    <w:bookmarkEnd w:id="0"/>
    <w:p>
      <w:pPr>
        <w:spacing w:line="360" w:lineRule="auto"/>
        <w:ind w:firstLine="600" w:firstLineChars="250"/>
        <w:rPr>
          <w:rFonts w:ascii="Times New Roman" w:hAnsi="Times New Roman"/>
          <w:sz w:val="24"/>
          <w:szCs w:val="28"/>
        </w:rPr>
      </w:pPr>
      <w:r>
        <w:rPr>
          <w:rFonts w:ascii="Times New Roman" w:hAnsi="Times New Roman"/>
          <w:sz w:val="24"/>
          <w:szCs w:val="28"/>
        </w:rPr>
        <w:t>I</w:t>
      </w:r>
      <w:r>
        <w:rPr>
          <w:rFonts w:hint="eastAsia" w:ascii="Times New Roman" w:hAnsi="Times New Roman"/>
          <w:sz w:val="24"/>
          <w:szCs w:val="28"/>
        </w:rPr>
        <w:t>t</w:t>
      </w:r>
      <w:r>
        <w:rPr>
          <w:rFonts w:ascii="Times New Roman" w:hAnsi="Times New Roman"/>
          <w:sz w:val="24"/>
          <w:szCs w:val="28"/>
        </w:rPr>
        <w:t xml:space="preserve"> has been well studied that </w:t>
      </w:r>
      <w:r>
        <w:rPr>
          <w:rFonts w:hint="eastAsia" w:ascii="Times New Roman" w:hAnsi="Times New Roman"/>
          <w:sz w:val="24"/>
          <w:szCs w:val="28"/>
        </w:rPr>
        <w:t>Nrf2</w:t>
      </w:r>
      <w:r>
        <w:rPr>
          <w:rFonts w:ascii="Times New Roman" w:hAnsi="Times New Roman"/>
          <w:sz w:val="24"/>
          <w:szCs w:val="28"/>
        </w:rPr>
        <w:t xml:space="preserve"> protein consists of seven functional domains, including Neh2, Neh4,</w:t>
      </w:r>
      <w:r>
        <w:rPr>
          <w:rFonts w:hint="eastAsia" w:ascii="Times New Roman" w:hAnsi="Times New Roman"/>
          <w:sz w:val="24"/>
          <w:szCs w:val="28"/>
        </w:rPr>
        <w:t xml:space="preserve"> </w:t>
      </w:r>
      <w:r>
        <w:rPr>
          <w:rFonts w:ascii="Times New Roman" w:hAnsi="Times New Roman"/>
          <w:sz w:val="24"/>
          <w:szCs w:val="28"/>
        </w:rPr>
        <w:t>Neh5, Neh7, Neh6, Neh1, and Neh3</w:t>
      </w:r>
      <w:r>
        <w:t xml:space="preserve"> </w:t>
      </w:r>
      <w:r>
        <w:rPr>
          <w:rFonts w:ascii="Times New Roman" w:hAnsi="Times New Roman"/>
          <w:sz w:val="24"/>
          <w:szCs w:val="28"/>
        </w:rPr>
        <w:t>from the N</w:t>
      </w:r>
      <w:r>
        <w:t xml:space="preserve"> </w:t>
      </w:r>
      <w:bookmarkStart w:id="4" w:name="_Hlk128683731"/>
      <w:r>
        <w:rPr>
          <w:rFonts w:ascii="Times New Roman" w:hAnsi="Times New Roman"/>
          <w:sz w:val="24"/>
          <w:szCs w:val="28"/>
        </w:rPr>
        <w:t xml:space="preserve">terminal </w:t>
      </w:r>
      <w:bookmarkEnd w:id="4"/>
      <w:r>
        <w:rPr>
          <w:rFonts w:ascii="Times New Roman" w:hAnsi="Times New Roman"/>
          <w:sz w:val="24"/>
          <w:szCs w:val="28"/>
        </w:rPr>
        <w:t xml:space="preserve">to the C terminal. Among these functional domains, Neh2 and Neh6 affect </w:t>
      </w:r>
      <w:r>
        <w:rPr>
          <w:rFonts w:hint="eastAsia" w:ascii="Times New Roman" w:hAnsi="Times New Roman"/>
          <w:sz w:val="24"/>
          <w:szCs w:val="28"/>
        </w:rPr>
        <w:t>Nrf2</w:t>
      </w:r>
      <w:r>
        <w:rPr>
          <w:rFonts w:ascii="Times New Roman" w:hAnsi="Times New Roman"/>
          <w:sz w:val="24"/>
          <w:szCs w:val="28"/>
        </w:rPr>
        <w:t xml:space="preserve"> stability, with the Neh2 domain responsible for Keap1-mediated </w:t>
      </w:r>
      <w:r>
        <w:rPr>
          <w:rFonts w:hint="eastAsia" w:ascii="Times New Roman" w:hAnsi="Times New Roman"/>
          <w:sz w:val="24"/>
          <w:szCs w:val="28"/>
        </w:rPr>
        <w:t>Nrf2</w:t>
      </w:r>
      <w:r>
        <w:rPr>
          <w:rFonts w:ascii="Times New Roman" w:hAnsi="Times New Roman"/>
          <w:sz w:val="24"/>
          <w:szCs w:val="28"/>
        </w:rPr>
        <w:t xml:space="preserve"> degradation, and Neh6 participating in the</w:t>
      </w:r>
      <w:r>
        <w:t xml:space="preserve"> </w:t>
      </w:r>
      <w:r>
        <w:rPr>
          <w:rFonts w:ascii="Times New Roman" w:hAnsi="Times New Roman"/>
          <w:sz w:val="24"/>
          <w:szCs w:val="28"/>
        </w:rPr>
        <w:t xml:space="preserve">negative modulation of </w:t>
      </w:r>
      <w:r>
        <w:rPr>
          <w:rFonts w:hint="eastAsia" w:ascii="Times New Roman" w:hAnsi="Times New Roman"/>
          <w:sz w:val="24"/>
          <w:szCs w:val="28"/>
        </w:rPr>
        <w:t>Nrf2</w:t>
      </w:r>
      <w:r>
        <w:rPr>
          <w:rFonts w:ascii="Times New Roman" w:hAnsi="Times New Roman"/>
          <w:sz w:val="24"/>
          <w:szCs w:val="28"/>
        </w:rPr>
        <w:t xml:space="preserve"> via the serine-rich domain</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fldData xml:space="preserve">PEVuZE5vdGU+PENpdGU+PEF1dGhvcj5NY01haG9uPC9BdXRob3I+PFllYXI+MjAwNDwvWWVhcj48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xNTU2LTY3PC9wYWdlcz48dm9sdW1lPjI3OTwvdm9sdW1lPjxu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NY01haG9uPC9BdXRob3I+PFllYXI+MjAwNDwvWWVhcj48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xNTU2LTY3PC9wYWdlcz48dm9sdW1lPjI3OTwvdm9sdW1lPjxu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3]</w:t>
      </w:r>
      <w:r>
        <w:rPr>
          <w:rFonts w:ascii="Times New Roman" w:hAnsi="Times New Roman"/>
          <w:sz w:val="24"/>
          <w:szCs w:val="28"/>
        </w:rPr>
        <w:fldChar w:fldCharType="end"/>
      </w:r>
      <w:r>
        <w:rPr>
          <w:rFonts w:hint="eastAsia" w:ascii="Times New Roman" w:hAnsi="Times New Roman"/>
          <w:sz w:val="24"/>
          <w:szCs w:val="28"/>
          <w:lang w:val="en-US" w:eastAsia="zh-CN"/>
        </w:rPr>
        <w:t>.</w:t>
      </w:r>
      <w:r>
        <w:rPr>
          <w:rFonts w:ascii="Times New Roman" w:hAnsi="Times New Roman"/>
          <w:sz w:val="24"/>
          <w:szCs w:val="28"/>
        </w:rPr>
        <w:t xml:space="preserve"> Neh3 could recruit</w:t>
      </w:r>
      <w:r>
        <w:rPr>
          <w:rFonts w:hint="eastAsia" w:ascii="Times New Roman" w:hAnsi="Times New Roman"/>
          <w:sz w:val="24"/>
          <w:szCs w:val="28"/>
        </w:rPr>
        <w:t xml:space="preserve"> </w:t>
      </w:r>
      <w:r>
        <w:rPr>
          <w:rFonts w:ascii="Times New Roman" w:hAnsi="Times New Roman"/>
          <w:sz w:val="24"/>
          <w:szCs w:val="28"/>
        </w:rPr>
        <w:t>the chromo-ATPase/helicase DNA-binding protein and Neh4 and Neh5 form the transactivation</w:t>
      </w:r>
      <w:r>
        <w:rPr>
          <w:rFonts w:hint="eastAsia" w:ascii="Times New Roman" w:hAnsi="Times New Roman"/>
          <w:sz w:val="24"/>
          <w:szCs w:val="28"/>
        </w:rPr>
        <w:t xml:space="preserve"> </w:t>
      </w:r>
      <w:r>
        <w:rPr>
          <w:rFonts w:ascii="Times New Roman" w:hAnsi="Times New Roman"/>
          <w:sz w:val="24"/>
          <w:szCs w:val="28"/>
        </w:rPr>
        <w:t xml:space="preserve">domain to recruit CREB-binding protein (CBP), which participate </w:t>
      </w:r>
      <w:r>
        <w:rPr>
          <w:rFonts w:hint="eastAsia" w:ascii="Times New Roman" w:hAnsi="Times New Roman"/>
          <w:sz w:val="24"/>
          <w:szCs w:val="28"/>
        </w:rPr>
        <w:t>Nrf2</w:t>
      </w:r>
      <w:r>
        <w:rPr>
          <w:rFonts w:ascii="Times New Roman" w:hAnsi="Times New Roman"/>
          <w:sz w:val="24"/>
          <w:szCs w:val="28"/>
        </w:rPr>
        <w:t xml:space="preserve">-dependent transcriptional activation of genes </w:t>
      </w:r>
      <w:r>
        <w:rPr>
          <w:rFonts w:hint="eastAsia" w:ascii="Times New Roman" w:hAnsi="Times New Roman"/>
          <w:sz w:val="24"/>
          <w:szCs w:val="28"/>
        </w:rPr>
        <w:t>with</w:t>
      </w:r>
      <w:r>
        <w:rPr>
          <w:rFonts w:ascii="Times New Roman" w:hAnsi="Times New Roman"/>
          <w:sz w:val="24"/>
          <w:szCs w:val="28"/>
        </w:rPr>
        <w:t xml:space="preserve"> the ARE sequence in the promoter</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fldData xml:space="preserve">PEVuZE5vdGU+PENpdGU+PEF1dGhvcj5DaGFuZzwvQXV0aG9yPjxZZWFyPjIwMjE8L1llYXI+PFJl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DaGFuZzwvQXV0aG9yPjxZZWFyPjIwMjE8L1llYXI+PFJl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4]</w:t>
      </w:r>
      <w:r>
        <w:rPr>
          <w:rFonts w:ascii="Times New Roman" w:hAnsi="Times New Roman"/>
          <w:sz w:val="24"/>
          <w:szCs w:val="28"/>
        </w:rPr>
        <w:fldChar w:fldCharType="end"/>
      </w:r>
      <w:r>
        <w:rPr>
          <w:rFonts w:hint="eastAsia" w:ascii="Times New Roman" w:hAnsi="Times New Roman"/>
          <w:sz w:val="24"/>
          <w:szCs w:val="28"/>
          <w:lang w:val="en-US" w:eastAsia="zh-CN"/>
        </w:rPr>
        <w:t>.</w:t>
      </w:r>
      <w:r>
        <w:rPr>
          <w:rFonts w:ascii="Times New Roman" w:hAnsi="Times New Roman"/>
          <w:sz w:val="24"/>
          <w:szCs w:val="28"/>
        </w:rPr>
        <w:t xml:space="preserve"> Neh1 domain promotes </w:t>
      </w:r>
      <w:r>
        <w:rPr>
          <w:rFonts w:hint="eastAsia" w:ascii="Times New Roman" w:hAnsi="Times New Roman"/>
          <w:sz w:val="24"/>
          <w:szCs w:val="28"/>
        </w:rPr>
        <w:t>Nrf2</w:t>
      </w:r>
      <w:r>
        <w:rPr>
          <w:rFonts w:ascii="Times New Roman" w:hAnsi="Times New Roman"/>
          <w:sz w:val="24"/>
          <w:szCs w:val="28"/>
        </w:rPr>
        <w:t xml:space="preserve"> heterodimerization with small musculoaponeu-rotic fibrosarcoma (Maf) proteins to achieve DNA-binding</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fldData xml:space="preserve">PEVuZE5vdGU+PENpdGU+PEF1dGhvcj5JdG9oPC9BdXRob3I+PFllYXI+MTk5NzwvWWVhcj48UmVj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MxMy0yMjwvcGFnZXM+PHZvbHVtZT4yMzY8L3ZvbHVtZT48bnVtYmVy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gwNDQtNTE8L3Bh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JdG9oPC9BdXRob3I+PFllYXI+MTk5NzwvWWVhcj48UmVj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gwNDQtNTE8L3Bh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5, 16]</w:t>
      </w:r>
      <w:r>
        <w:rPr>
          <w:rFonts w:ascii="Times New Roman" w:hAnsi="Times New Roman"/>
          <w:sz w:val="24"/>
          <w:szCs w:val="28"/>
        </w:rPr>
        <w:fldChar w:fldCharType="end"/>
      </w:r>
      <w:r>
        <w:rPr>
          <w:rFonts w:hint="eastAsia" w:ascii="Times New Roman" w:hAnsi="Times New Roman"/>
          <w:sz w:val="24"/>
          <w:szCs w:val="28"/>
          <w:lang w:val="en-US" w:eastAsia="zh-CN"/>
        </w:rPr>
        <w:t>.</w:t>
      </w:r>
      <w:r>
        <w:rPr>
          <w:rFonts w:ascii="Times New Roman" w:hAnsi="Times New Roman"/>
          <w:sz w:val="24"/>
          <w:szCs w:val="28"/>
        </w:rPr>
        <w:t xml:space="preserve"> Additionally, Neh1 interacts with the ubiquitin-conjugating enzyme UbcM2 that enhances the transcriptional activity of endogenous of </w:t>
      </w:r>
      <w:r>
        <w:rPr>
          <w:rFonts w:hint="eastAsia" w:ascii="Times New Roman" w:hAnsi="Times New Roman"/>
          <w:sz w:val="24"/>
          <w:szCs w:val="28"/>
        </w:rPr>
        <w:t>Nrf2</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fldData xml:space="preserve">PEVuZE5vdGU+PENpdGU+PEF1dGhvcj5QbGFma2VyPC9BdXRob3I+PFllYXI+MjAxMDwvWWVhcj48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zA2NC03NDwvcGFnZXM+PHZvbHVtZT4yODU8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QbGFma2VyPC9BdXRob3I+PFllYXI+MjAxMDwvWWVhcj48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MzA2NC03NDwvcGFnZXM+PHZvbHVtZT4yODU8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7]</w:t>
      </w:r>
      <w:r>
        <w:rPr>
          <w:rFonts w:ascii="Times New Roman" w:hAnsi="Times New Roman"/>
          <w:sz w:val="24"/>
          <w:szCs w:val="28"/>
        </w:rPr>
        <w:fldChar w:fldCharType="end"/>
      </w:r>
      <w:r>
        <w:rPr>
          <w:rFonts w:hint="eastAsia" w:ascii="Times New Roman" w:hAnsi="Times New Roman"/>
          <w:sz w:val="24"/>
          <w:szCs w:val="28"/>
          <w:lang w:val="en-US" w:eastAsia="zh-CN"/>
        </w:rPr>
        <w:t>.</w:t>
      </w:r>
      <w:r>
        <w:rPr>
          <w:rFonts w:ascii="Times New Roman" w:hAnsi="Times New Roman"/>
          <w:sz w:val="24"/>
          <w:szCs w:val="28"/>
        </w:rPr>
        <w:t xml:space="preserve"> Neh7 domain binds and interacts with the retinoid X receptor </w:t>
      </w:r>
      <w:bookmarkStart w:id="5" w:name="_Hlk128692170"/>
      <w:r>
        <w:rPr>
          <w:rFonts w:ascii="Times New Roman" w:hAnsi="Times New Roman"/>
          <w:sz w:val="24"/>
          <w:szCs w:val="28"/>
        </w:rPr>
        <w:t>α</w:t>
      </w:r>
      <w:bookmarkEnd w:id="5"/>
      <w:r>
        <w:rPr>
          <w:rFonts w:ascii="Times New Roman" w:hAnsi="Times New Roman"/>
          <w:sz w:val="24"/>
          <w:szCs w:val="28"/>
        </w:rPr>
        <w:t xml:space="preserve"> (RXRα)</w:t>
      </w:r>
      <w:r>
        <w:rPr>
          <w:rFonts w:hint="eastAsia" w:ascii="Times New Roman" w:hAnsi="Times New Roman"/>
          <w:sz w:val="24"/>
          <w:szCs w:val="28"/>
        </w:rPr>
        <w:t>,</w:t>
      </w:r>
      <w:r>
        <w:rPr>
          <w:rFonts w:ascii="Times New Roman" w:hAnsi="Times New Roman"/>
          <w:sz w:val="24"/>
          <w:szCs w:val="28"/>
        </w:rPr>
        <w:t xml:space="preserve"> which is a repressor of </w:t>
      </w:r>
      <w:r>
        <w:rPr>
          <w:rFonts w:hint="eastAsia" w:ascii="Times New Roman" w:hAnsi="Times New Roman"/>
          <w:sz w:val="24"/>
          <w:szCs w:val="28"/>
        </w:rPr>
        <w:t>Nrf2</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fldData xml:space="preserve">PEVuZE5vdGU+PENpdGU+PEF1dGhvcj5XYW5nPC9BdXRob3I+PFllYXI+MjAxMzwvWWVhcj48UmVj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wOTctMTA4PC9wYWdlcz48dm9sdW1lPjczPC92b2x1bWU+PG51bWJlcj4xMDwvbnVtYmVyPjxl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XYW5nPC9BdXRob3I+PFllYXI+MjAxMzwvWWVhcj48UmVj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MwOTctMTA4PC9wYWdlcz48dm9sdW1lPjczPC92b2x1bWU+PG51bWJlcj4xMDwvbnVtYmVyPjxl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8]</w:t>
      </w:r>
      <w:r>
        <w:rPr>
          <w:rFonts w:ascii="Times New Roman" w:hAnsi="Times New Roman"/>
          <w:sz w:val="24"/>
          <w:szCs w:val="28"/>
        </w:rPr>
        <w:fldChar w:fldCharType="end"/>
      </w:r>
      <w:r>
        <w:rPr>
          <w:rFonts w:hint="eastAsia" w:ascii="Times New Roman" w:hAnsi="Times New Roman"/>
          <w:sz w:val="24"/>
          <w:szCs w:val="28"/>
          <w:lang w:val="en-US" w:eastAsia="zh-CN"/>
        </w:rPr>
        <w:t>.</w:t>
      </w:r>
      <w:r>
        <w:rPr>
          <w:rFonts w:ascii="Times New Roman" w:hAnsi="Times New Roman"/>
          <w:sz w:val="24"/>
          <w:szCs w:val="28"/>
        </w:rPr>
        <w:t xml:space="preserve"> Recent studies have proved that </w:t>
      </w:r>
      <w:r>
        <w:rPr>
          <w:rFonts w:hint="eastAsia" w:ascii="Times New Roman" w:hAnsi="Times New Roman"/>
          <w:sz w:val="24"/>
          <w:szCs w:val="28"/>
        </w:rPr>
        <w:t>Nrf2</w:t>
      </w:r>
      <w:r>
        <w:rPr>
          <w:rFonts w:ascii="Times New Roman" w:hAnsi="Times New Roman"/>
          <w:sz w:val="24"/>
          <w:szCs w:val="28"/>
        </w:rPr>
        <w:t xml:space="preserve"> makes a crucial role in numerous common human diseases associated to oxidative stress such as type 2 diabetes and cardiovascular disease. Indeed, </w:t>
      </w:r>
      <w:r>
        <w:rPr>
          <w:rFonts w:ascii="Times New Roman" w:hAnsi="Times New Roman"/>
          <w:i/>
          <w:iCs/>
          <w:sz w:val="24"/>
          <w:szCs w:val="28"/>
        </w:rPr>
        <w:t xml:space="preserve">Hinoi, E et al </w:t>
      </w:r>
      <w:r>
        <w:rPr>
          <w:rFonts w:ascii="Times New Roman" w:hAnsi="Times New Roman"/>
          <w:sz w:val="24"/>
          <w:szCs w:val="28"/>
        </w:rPr>
        <w:t>and</w:t>
      </w:r>
      <w:r>
        <w:rPr>
          <w:rFonts w:ascii="Times New Roman" w:hAnsi="Times New Roman"/>
          <w:b/>
          <w:bCs/>
          <w:sz w:val="24"/>
          <w:szCs w:val="28"/>
        </w:rPr>
        <w:t xml:space="preserve"> </w:t>
      </w:r>
      <w:r>
        <w:rPr>
          <w:rFonts w:ascii="Times New Roman" w:hAnsi="Times New Roman"/>
          <w:i/>
          <w:iCs/>
          <w:sz w:val="24"/>
          <w:szCs w:val="28"/>
        </w:rPr>
        <w:t xml:space="preserve">Solomon, L et al </w:t>
      </w:r>
      <w:r>
        <w:rPr>
          <w:rFonts w:ascii="Times New Roman" w:hAnsi="Times New Roman"/>
          <w:sz w:val="24"/>
          <w:szCs w:val="28"/>
        </w:rPr>
        <w:t>found that</w:t>
      </w:r>
      <w:r>
        <w:rPr>
          <w:rFonts w:ascii="Segoe UI" w:hAnsi="Segoe UI" w:cs="Segoe UI"/>
          <w:color w:val="101214"/>
          <w:shd w:val="clear" w:color="auto" w:fill="FFFFFF"/>
        </w:rPr>
        <w:t xml:space="preserve"> </w:t>
      </w:r>
      <w:r>
        <w:rPr>
          <w:rFonts w:ascii="Times New Roman" w:hAnsi="Times New Roman"/>
          <w:sz w:val="24"/>
          <w:szCs w:val="28"/>
        </w:rPr>
        <w:t xml:space="preserve">appropriate </w:t>
      </w:r>
      <w:r>
        <w:rPr>
          <w:rFonts w:hint="eastAsia" w:ascii="Times New Roman" w:hAnsi="Times New Roman"/>
          <w:sz w:val="24"/>
          <w:szCs w:val="28"/>
        </w:rPr>
        <w:t>Nrf2</w:t>
      </w:r>
      <w:r>
        <w:rPr>
          <w:rFonts w:ascii="Times New Roman" w:hAnsi="Times New Roman"/>
          <w:sz w:val="24"/>
          <w:szCs w:val="28"/>
        </w:rPr>
        <w:t xml:space="preserve"> activity is also essential for differentiation and maturation of chondrocytes and cartilage metabolism</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fldData xml:space="preserve">PEVuZE5vdGU+PENpdGU+PEF1dGhvcj5IaW5vaTwvQXV0aG9yPjxZZWFyPjIwMDc8L1llYXI+PFJl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MzNy00NDwvcGFnZXM+PHZvbHVtZT40MDwvdm9sdW1lPjxudW1iZXI+MjwvbnVt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IaW5vaTwvQXV0aG9yPjxZZWFyPjIwMDc8L1llYXI+PFJl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MzNy00NDwvcGFnZXM+PHZvbHVtZT40MDwvdm9sdW1lPjxudW1iZXI+MjwvbnVt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19, 20]</w:t>
      </w:r>
      <w:r>
        <w:rPr>
          <w:rFonts w:ascii="Times New Roman" w:hAnsi="Times New Roman"/>
          <w:sz w:val="24"/>
          <w:szCs w:val="28"/>
        </w:rPr>
        <w:fldChar w:fldCharType="end"/>
      </w:r>
      <w:r>
        <w:rPr>
          <w:rFonts w:hint="eastAsia" w:ascii="Times New Roman" w:hAnsi="Times New Roman"/>
          <w:sz w:val="24"/>
          <w:szCs w:val="28"/>
          <w:lang w:val="en-US" w:eastAsia="zh-CN"/>
        </w:rPr>
        <w:t>.</w:t>
      </w:r>
      <w:r>
        <w:rPr>
          <w:rFonts w:ascii="Times New Roman" w:hAnsi="Times New Roman"/>
          <w:sz w:val="24"/>
          <w:szCs w:val="28"/>
        </w:rPr>
        <w:t xml:space="preserve"> Additionally, </w:t>
      </w:r>
      <w:r>
        <w:rPr>
          <w:rFonts w:hint="eastAsia" w:ascii="Times New Roman" w:hAnsi="Times New Roman"/>
          <w:sz w:val="24"/>
          <w:szCs w:val="28"/>
        </w:rPr>
        <w:t>Nrf2</w:t>
      </w:r>
      <w:r>
        <w:rPr>
          <w:rFonts w:ascii="Times New Roman" w:hAnsi="Times New Roman"/>
          <w:sz w:val="24"/>
          <w:szCs w:val="28"/>
        </w:rPr>
        <w:t xml:space="preserve"> has also been found to modulate</w:t>
      </w:r>
      <w:r>
        <w:t xml:space="preserve"> </w:t>
      </w:r>
      <w:r>
        <w:rPr>
          <w:rFonts w:ascii="Times New Roman" w:hAnsi="Times New Roman"/>
          <w:sz w:val="24"/>
          <w:szCs w:val="28"/>
        </w:rPr>
        <w:t>osteoclastogenesis in bone resorption</w:t>
      </w:r>
      <w:r>
        <w:rPr>
          <w:rFonts w:hint="eastAsia" w:ascii="Times New Roman" w:hAnsi="Times New Roman"/>
          <w:sz w:val="24"/>
          <w:szCs w:val="28"/>
        </w:rPr>
        <w:t xml:space="preserve"> </w:t>
      </w:r>
      <w:r>
        <w:rPr>
          <w:rFonts w:ascii="Times New Roman" w:hAnsi="Times New Roman"/>
          <w:sz w:val="24"/>
          <w:szCs w:val="28"/>
        </w:rPr>
        <w:t xml:space="preserve">and remodeling , further demonstrating the key role of </w:t>
      </w:r>
      <w:r>
        <w:rPr>
          <w:rFonts w:hint="eastAsia" w:ascii="Times New Roman" w:hAnsi="Times New Roman"/>
          <w:sz w:val="24"/>
          <w:szCs w:val="28"/>
        </w:rPr>
        <w:t>Nrf2</w:t>
      </w:r>
      <w:r>
        <w:rPr>
          <w:rFonts w:ascii="Times New Roman" w:hAnsi="Times New Roman"/>
          <w:sz w:val="24"/>
          <w:szCs w:val="28"/>
        </w:rPr>
        <w:t xml:space="preserve"> in bone homeostasis</w:t>
      </w:r>
      <w:r>
        <w:rPr>
          <w:rFonts w:hint="eastAsia" w:ascii="Times New Roman" w:hAnsi="Times New Roman"/>
          <w:sz w:val="24"/>
          <w:szCs w:val="28"/>
          <w:lang w:val="en-US" w:eastAsia="zh-CN"/>
        </w:rPr>
        <w:t xml:space="preserve"> </w:t>
      </w:r>
      <w:r>
        <w:rPr>
          <w:rFonts w:ascii="Times New Roman" w:hAnsi="Times New Roman"/>
          <w:sz w:val="24"/>
          <w:szCs w:val="28"/>
        </w:rPr>
        <w:fldChar w:fldCharType="begin">
          <w:fldData xml:space="preserve">PEVuZE5vdGU+PENpdGU+PEF1dGhvcj5MaXU8L0F1dGhvcj48WWVhcj4yMDIxPC9ZZWFyPjxSZWNO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xMTQxMjk8L3BhZ2VzPjx2b2x1bWU+Mjc1PC92b2x1bWU+PGVkaXRpb24+MjAyMS8wNC8y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8"/>
        </w:rPr>
        <w:instrText xml:space="preserve"> ADDIN EN.CITE </w:instrText>
      </w:r>
      <w:r>
        <w:rPr>
          <w:rFonts w:ascii="Times New Roman" w:hAnsi="Times New Roman"/>
          <w:sz w:val="24"/>
          <w:szCs w:val="28"/>
        </w:rPr>
        <w:fldChar w:fldCharType="begin">
          <w:fldData xml:space="preserve">PEVuZE5vdGU+PENpdGU+PEF1dGhvcj5MaXU8L0F1dGhvcj48WWVhcj4yMDIxPC9ZZWFyPjxSZWNO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xMTQxMjk8L3BhZ2VzPjx2b2x1bWU+Mjc1PC92b2x1bWU+PGVkaXRpb24+MjAyMS8wNC8y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8"/>
        </w:rPr>
        <w:instrText xml:space="preserve"> ADDIN EN.CITE.DATA </w:instrText>
      </w:r>
      <w:r>
        <w:rPr>
          <w:rFonts w:ascii="Times New Roman" w:hAnsi="Times New Roman"/>
          <w:sz w:val="24"/>
          <w:szCs w:val="28"/>
        </w:rPr>
        <w:fldChar w:fldCharType="end"/>
      </w:r>
      <w:r>
        <w:rPr>
          <w:rFonts w:ascii="Times New Roman" w:hAnsi="Times New Roman"/>
          <w:sz w:val="24"/>
          <w:szCs w:val="28"/>
        </w:rPr>
        <w:fldChar w:fldCharType="separate"/>
      </w:r>
      <w:r>
        <w:rPr>
          <w:rFonts w:ascii="Times New Roman" w:hAnsi="Times New Roman"/>
          <w:sz w:val="24"/>
          <w:szCs w:val="28"/>
        </w:rPr>
        <w:t>[21]</w:t>
      </w:r>
      <w:r>
        <w:rPr>
          <w:rFonts w:ascii="Times New Roman" w:hAnsi="Times New Roman"/>
          <w:sz w:val="24"/>
          <w:szCs w:val="28"/>
        </w:rPr>
        <w:fldChar w:fldCharType="end"/>
      </w:r>
      <w:r>
        <w:rPr>
          <w:rFonts w:hint="eastAsia" w:ascii="Times New Roman" w:hAnsi="Times New Roman"/>
          <w:sz w:val="24"/>
          <w:szCs w:val="28"/>
          <w:lang w:val="en-US" w:eastAsia="zh-CN"/>
        </w:rPr>
        <w:t>.</w:t>
      </w:r>
      <w:r>
        <w:rPr>
          <w:rFonts w:ascii="Times New Roman" w:hAnsi="Times New Roman"/>
          <w:sz w:val="24"/>
          <w:szCs w:val="28"/>
        </w:rPr>
        <w:t xml:space="preserve"> Therefore, we summarized the underlying mechanisms by which </w:t>
      </w:r>
      <w:r>
        <w:rPr>
          <w:rFonts w:hint="eastAsia" w:ascii="Times New Roman" w:hAnsi="Times New Roman"/>
          <w:sz w:val="24"/>
          <w:szCs w:val="28"/>
        </w:rPr>
        <w:t>Nrf2</w:t>
      </w:r>
      <w:r>
        <w:rPr>
          <w:rFonts w:ascii="Times New Roman" w:hAnsi="Times New Roman"/>
          <w:sz w:val="24"/>
          <w:szCs w:val="28"/>
        </w:rPr>
        <w:t xml:space="preserve"> regulates oxidative stress in OA and aimed to develop </w:t>
      </w:r>
      <w:r>
        <w:rPr>
          <w:rFonts w:hint="eastAsia" w:ascii="Times New Roman" w:hAnsi="Times New Roman"/>
          <w:sz w:val="24"/>
          <w:szCs w:val="28"/>
        </w:rPr>
        <w:t>n</w:t>
      </w:r>
      <w:r>
        <w:rPr>
          <w:rFonts w:ascii="Times New Roman" w:hAnsi="Times New Roman"/>
          <w:sz w:val="24"/>
          <w:szCs w:val="28"/>
        </w:rPr>
        <w:t>ovel biopharmaceuticals for OA treatment.</w:t>
      </w:r>
      <w:bookmarkEnd w:id="1"/>
    </w:p>
    <w:p>
      <w:pPr>
        <w:spacing w:line="360" w:lineRule="auto"/>
        <w:ind w:firstLine="600" w:firstLineChars="250"/>
        <w:rPr>
          <w:rFonts w:ascii="Times New Roman" w:hAnsi="Times New Roman"/>
          <w:sz w:val="24"/>
          <w:szCs w:val="28"/>
        </w:rPr>
      </w:pPr>
    </w:p>
    <w:p>
      <w:pPr>
        <w:numPr>
          <w:ilvl w:val="0"/>
          <w:numId w:val="2"/>
        </w:numPr>
        <w:spacing w:line="360" w:lineRule="auto"/>
        <w:rPr>
          <w:rFonts w:ascii="Times New Roman" w:hAnsi="Times New Roman"/>
          <w:b/>
          <w:bCs/>
          <w:sz w:val="24"/>
          <w:szCs w:val="24"/>
        </w:rPr>
      </w:pPr>
      <w:bookmarkStart w:id="6" w:name="_Hlk116933353"/>
      <w:r>
        <w:rPr>
          <w:rFonts w:hint="eastAsia" w:ascii="Times New Roman" w:hAnsi="Times New Roman"/>
          <w:b/>
          <w:bCs/>
          <w:sz w:val="24"/>
          <w:szCs w:val="24"/>
        </w:rPr>
        <w:t>Pathogenesis of OA</w:t>
      </w:r>
      <w:r>
        <w:rPr>
          <w:rFonts w:ascii="Times New Roman" w:hAnsi="Times New Roman"/>
          <w:b/>
          <w:bCs/>
          <w:sz w:val="24"/>
          <w:szCs w:val="24"/>
        </w:rPr>
        <w:t xml:space="preserve">  </w:t>
      </w:r>
    </w:p>
    <w:bookmarkEnd w:id="6"/>
    <w:p>
      <w:pPr>
        <w:spacing w:line="360" w:lineRule="auto"/>
        <w:rPr>
          <w:rFonts w:hint="eastAsia" w:ascii="Times New Roman" w:hAnsi="Times New Roman" w:eastAsia="等线"/>
          <w:sz w:val="24"/>
          <w:szCs w:val="24"/>
          <w:lang w:val="en-US" w:eastAsia="zh-CN"/>
        </w:rPr>
      </w:pPr>
      <w:r>
        <w:rPr>
          <w:rFonts w:hint="eastAsia" w:ascii="Times New Roman" w:hAnsi="Times New Roman"/>
          <w:sz w:val="24"/>
          <w:szCs w:val="24"/>
        </w:rPr>
        <w:t>OA, the most common chronic joint disease with rising incidence as the ageing and increasingly obese population, is a major cause of disability in the elderly and has a significant impact on socioeconomic cost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IdW50ZXI8L0F1dGhvcj48WWVhcj4yMDE5PC9ZZWFyPjxS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xNzQ1LTE3NTk8L3BhZ2VzPjx2b2x1bWU+MzkzPC92b2x1bWU+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dW50ZXI8L0F1dGhvcj48WWVhcj4yMDE5PC9ZZWFyPjxS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xNzQ1LTE3NTk8L3BhZ2VzPjx2b2x1bWU+MzkzPC92b2x1bWU+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22-24]</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hint="eastAsia" w:ascii="Times New Roman" w:hAnsi="Times New Roman"/>
          <w:sz w:val="24"/>
          <w:szCs w:val="24"/>
        </w:rPr>
        <w:t>In recent years, increasingly researchers have focused on the important role of articular cartilage during OA progression. Articular cartilage, a special dense connective tissue, is composed of chondrocytes and extracellular matrix, and has avascular and alymphatic properties, which impinges on its natural ability for self-repair</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IdW50ZXI8L0F1dGhvcj48WWVhcj4yMDE5PC9ZZWFyPjxS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c0NS0xNzU5PC9wYWdlcz48dm9sdW1lPjM5Mzwvdm9sdW1l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dW50ZXI8L0F1dGhvcj48WWVhcj4yMDE5PC9ZZWFyPjxS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c0NS0xNzU5PC9wYWdlcz48dm9sdW1lPjM5Mzwvdm9sdW1l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22, 23]</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ascii="Times New Roman" w:hAnsi="Times New Roman"/>
          <w:sz w:val="24"/>
          <w:szCs w:val="24"/>
        </w:rPr>
        <w:t xml:space="preserve"> </w:t>
      </w:r>
      <w:r>
        <w:rPr>
          <w:rFonts w:hint="eastAsia" w:ascii="Times New Roman" w:hAnsi="Times New Roman"/>
          <w:sz w:val="24"/>
          <w:szCs w:val="24"/>
        </w:rPr>
        <w:t xml:space="preserve">Articular </w:t>
      </w:r>
      <w:r>
        <w:rPr>
          <w:rFonts w:ascii="Times New Roman" w:hAnsi="Times New Roman"/>
          <w:sz w:val="24"/>
          <w:szCs w:val="24"/>
        </w:rPr>
        <w:t>c</w:t>
      </w:r>
      <w:r>
        <w:rPr>
          <w:rFonts w:hint="eastAsia" w:ascii="Times New Roman" w:hAnsi="Times New Roman"/>
          <w:sz w:val="24"/>
          <w:szCs w:val="24"/>
        </w:rPr>
        <w:t>artilage covers the load-bearing surface of bone to form a smooth joint contact surface that absorbs external mechanical pressure or stimuli to achieve painless joint movement</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unter&lt;/Author&gt;&lt;Year&gt;2014&lt;/Year&gt;&lt;RecNum&gt;294&lt;/RecNum&gt;&lt;DisplayText&gt;[24]&lt;/DisplayText&gt;&lt;record&gt;&lt;rec-number&gt;294&lt;/rec-number&gt;&lt;foreign-keys&gt;&lt;key app="EN" db-id="0zzwfwwv6pawd0e2e5d502svararewxta9wx" timestamp="1677755134"&gt;294&lt;/key&gt;&lt;/foreign-keys&gt;&lt;ref-type name="Journal Article"&gt;17&lt;/ref-type&gt;&lt;contributors&gt;&lt;authors&gt;&lt;author&gt;Hunter, D. J.&lt;/author&gt;&lt;author&gt;Schofield, D.&lt;/author&gt;&lt;author&gt;Callander, E.&lt;/author&gt;&lt;/authors&gt;&lt;/contributors&gt;&lt;auth-address&gt;Kolling Institute, University of Sydney, Royal North Shore Hospital, Reserve Road, St Leonards, NSW 2065, Australia.&amp;#xD;NHMRC Clinical Trials Centre, School of Public Health, University of Sydney, 92-94 Parramatta Road, Camperdown, NSW 2050, Australia.&lt;/auth-address&gt;&lt;titles&gt;&lt;title&gt;The individual and socioeconomic impact of osteoarthriti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437-41&lt;/pages&gt;&lt;volume&gt;10&lt;/volume&gt;&lt;number&gt;7&lt;/number&gt;&lt;edition&gt;2014/03/26&lt;/edition&gt;&lt;keywords&gt;&lt;keyword&gt;Aged&lt;/keyword&gt;&lt;keyword&gt;*Cost of Illness&lt;/keyword&gt;&lt;keyword&gt;Humans&lt;/keyword&gt;&lt;keyword&gt;Osteoarthritis/*economics/physiopathology&lt;/keyword&gt;&lt;keyword&gt;*Socioeconomic Factors&lt;/keyword&gt;&lt;/keywords&gt;&lt;dates&gt;&lt;year&gt;2014&lt;/year&gt;&lt;pub-dates&gt;&lt;date&gt;Jul&lt;/date&gt;&lt;/pub-dates&gt;&lt;/dates&gt;&lt;isbn&gt;1759-4790&lt;/isbn&gt;&lt;accession-num&gt;24662640&lt;/accession-num&gt;&lt;urls&gt;&lt;/urls&gt;&lt;electronic-resource-num&gt;10.1038/nrrheum.2014.44&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hint="eastAsia" w:ascii="Times New Roman" w:hAnsi="Times New Roman"/>
          <w:sz w:val="24"/>
          <w:szCs w:val="24"/>
          <w:lang w:val="en-US" w:eastAsia="zh-CN"/>
        </w:rPr>
        <w:t>.</w:t>
      </w:r>
    </w:p>
    <w:p>
      <w:pPr>
        <w:spacing w:line="360" w:lineRule="auto"/>
        <w:ind w:firstLine="480" w:firstLineChars="200"/>
        <w:rPr>
          <w:rFonts w:ascii="Times New Roman" w:hAnsi="Times New Roman"/>
          <w:sz w:val="24"/>
          <w:szCs w:val="24"/>
          <w:vertAlign w:val="superscript"/>
        </w:rPr>
      </w:pPr>
      <w:r>
        <w:rPr>
          <w:rFonts w:hint="eastAsia" w:ascii="Times New Roman" w:hAnsi="Times New Roman"/>
          <w:sz w:val="24"/>
          <w:szCs w:val="24"/>
        </w:rPr>
        <w:t>OA is a degenerative alteration that disrupts the dynamic balance between joint tissues destruction and repair, resulting in loss of normal physiological function of the joint</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Fu&lt;/Author&gt;&lt;Year&gt;2018&lt;/Year&gt;&lt;RecNum&gt;295&lt;/RecNum&gt;&lt;DisplayText&gt;[25]&lt;/DisplayText&gt;&lt;record&gt;&lt;rec-number&gt;295&lt;/rec-number&gt;&lt;foreign-keys&gt;&lt;key app="EN" db-id="0zzwfwwv6pawd0e2e5d502svararewxta9wx" timestamp="1677755387"&gt;295&lt;/key&gt;&lt;/foreign-keys&gt;&lt;ref-type name="Journal Article"&gt;17&lt;/ref-type&gt;&lt;contributors&gt;&lt;authors&gt;&lt;author&gt;Fu, K.&lt;/author&gt;&lt;author&gt;Robbins, S. R.&lt;/author&gt;&lt;author&gt;McDougall, J. J.&lt;/author&gt;&lt;/authors&gt;&lt;/contributors&gt;&lt;auth-address&gt;Kolling Institute of Medical Research, Institute of Bone and Joint Research, University of Sydney, Sydney, Australia.&amp;#xD;Department of Rheumatology, Royal North Shore Hospital and Northern Clinical School, University of Sydney, Sydney, Australia.&amp;#xD;Departments of Pharmacology and Anaesthesia, Pain Management &amp;amp; Perioperative Medicine, Dalhousie University, Halifax, Canada.&lt;/auth-address&gt;&lt;titles&gt;&lt;title&gt;Osteoarthritis: the genesis of pain&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iv43-iv50&lt;/pages&gt;&lt;volume&gt;57&lt;/volume&gt;&lt;number&gt;suppl_4&lt;/number&gt;&lt;edition&gt;2017/12/22&lt;/edition&gt;&lt;keywords&gt;&lt;keyword&gt;*Arthralgia/diagnosis/etiology/physiopathology&lt;/keyword&gt;&lt;keyword&gt;Humans&lt;/keyword&gt;&lt;keyword&gt;*Nociception&lt;/keyword&gt;&lt;keyword&gt;Osteoarthritis/*complications/physiopathology&lt;/keyword&gt;&lt;keyword&gt;Pain Management/*methods&lt;/keyword&gt;&lt;/keywords&gt;&lt;dates&gt;&lt;year&gt;2018&lt;/year&gt;&lt;pub-dates&gt;&lt;date&gt;May 1&lt;/date&gt;&lt;/pub-dates&gt;&lt;/dates&gt;&lt;isbn&gt;1462-0324&lt;/isbn&gt;&lt;accession-num&gt;29267879&lt;/accession-num&gt;&lt;urls&gt;&lt;/urls&gt;&lt;electronic-resource-num&gt;10.1093/rheumatology/kex419&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The complex pathogenesis of this disease involves various aspects, such as increased inflammatory components, mechanical overload, and metabolic disorders, which gradually contributes to </w:t>
      </w:r>
      <w:r>
        <w:rPr>
          <w:rFonts w:ascii="Times New Roman" w:hAnsi="Times New Roman"/>
          <w:sz w:val="24"/>
          <w:szCs w:val="24"/>
        </w:rPr>
        <w:t>structural</w:t>
      </w:r>
      <w:r>
        <w:rPr>
          <w:rFonts w:hint="eastAsia" w:ascii="Times New Roman" w:hAnsi="Times New Roman"/>
          <w:sz w:val="24"/>
          <w:szCs w:val="24"/>
        </w:rPr>
        <w:t xml:space="preserve"> alterations in articular and periarticular tissues, specifically leading to apoptosis of chondrocytes and progressive degeneration of articular cartilage</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IdTwvQXV0aG9yPjxZZWFyPjIwMjE8L1llYXI+PFJlY051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3NDUtMTc1OTwvcGFnZXM+PHZvbHVtZT4zOTM8L3ZvbHVtZT48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dTwvQXV0aG9yPjxZZWFyPjIwMjE8L1llYXI+PFJlY051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E3NDUtMTc1OTwvcGFnZXM+PHZvbHVtZT4zOTM8L3ZvbHVtZT48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22, 26-29]</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ascii="Times New Roman" w:hAnsi="Times New Roman"/>
          <w:sz w:val="24"/>
          <w:szCs w:val="24"/>
        </w:rPr>
        <w:t xml:space="preserve">Chondrocytes in OA are activated by various factors that lead to cartilage degradation, such as high mechanical load, erosion of a large number of pro-inflammatory cytokines, unbalanced oxidative stress, and senescence, among others, </w:t>
      </w:r>
      <w:r>
        <w:rPr>
          <w:rFonts w:hint="eastAsia" w:ascii="Times New Roman" w:hAnsi="Times New Roman"/>
          <w:sz w:val="24"/>
          <w:szCs w:val="24"/>
        </w:rPr>
        <w:t xml:space="preserve">which </w:t>
      </w:r>
      <w:r>
        <w:rPr>
          <w:rFonts w:ascii="Times New Roman" w:hAnsi="Times New Roman"/>
          <w:sz w:val="24"/>
          <w:szCs w:val="24"/>
        </w:rPr>
        <w:t>lead</w:t>
      </w:r>
      <w:r>
        <w:rPr>
          <w:rFonts w:hint="eastAsia" w:ascii="Times New Roman" w:hAnsi="Times New Roman"/>
          <w:sz w:val="24"/>
          <w:szCs w:val="24"/>
        </w:rPr>
        <w:t>s</w:t>
      </w:r>
      <w:r>
        <w:rPr>
          <w:rFonts w:ascii="Times New Roman" w:hAnsi="Times New Roman"/>
          <w:sz w:val="24"/>
          <w:szCs w:val="24"/>
        </w:rPr>
        <w:t xml:space="preserve"> to </w:t>
      </w:r>
      <w:r>
        <w:rPr>
          <w:rFonts w:hint="eastAsia" w:ascii="Times New Roman" w:hAnsi="Times New Roman"/>
          <w:sz w:val="24"/>
          <w:szCs w:val="24"/>
        </w:rPr>
        <w:t xml:space="preserve">the </w:t>
      </w:r>
      <w:r>
        <w:rPr>
          <w:rFonts w:ascii="Times New Roman" w:hAnsi="Times New Roman"/>
          <w:sz w:val="24"/>
          <w:szCs w:val="24"/>
        </w:rPr>
        <w:t>disruption of joint homeostasis</w:t>
      </w:r>
      <w:r>
        <w:rPr>
          <w:rFonts w:hint="eastAsia" w:ascii="Times New Roman" w:hAnsi="Times New Roman"/>
          <w:sz w:val="24"/>
          <w:szCs w:val="24"/>
        </w:rPr>
        <w:t xml:space="preserve"> and further</w:t>
      </w:r>
      <w:r>
        <w:rPr>
          <w:rFonts w:ascii="Times New Roman" w:hAnsi="Times New Roman"/>
          <w:sz w:val="24"/>
          <w:szCs w:val="24"/>
        </w:rPr>
        <w:t xml:space="preserve"> </w:t>
      </w:r>
      <w:r>
        <w:rPr>
          <w:rFonts w:hint="eastAsia" w:ascii="Times New Roman" w:hAnsi="Times New Roman"/>
          <w:sz w:val="24"/>
          <w:szCs w:val="24"/>
        </w:rPr>
        <w:t>induces</w:t>
      </w:r>
      <w:r>
        <w:rPr>
          <w:rFonts w:ascii="Times New Roman" w:hAnsi="Times New Roman"/>
          <w:sz w:val="24"/>
          <w:szCs w:val="24"/>
        </w:rPr>
        <w:t xml:space="preserve"> the production of matrix-degrading enzymes</w:t>
      </w:r>
      <w:r>
        <w:rPr>
          <w:rFonts w:hint="eastAsia" w:ascii="Times New Roman" w:hAnsi="Times New Roman"/>
          <w:sz w:val="24"/>
          <w:szCs w:val="24"/>
        </w:rPr>
        <w:t>, resulting in</w:t>
      </w:r>
      <w:r>
        <w:rPr>
          <w:rFonts w:ascii="Times New Roman" w:hAnsi="Times New Roman"/>
          <w:sz w:val="24"/>
          <w:szCs w:val="24"/>
        </w:rPr>
        <w:t xml:space="preserve"> bone metabolic disorders</w:t>
      </w:r>
      <w:r>
        <w:rPr>
          <w:rFonts w:hint="eastAsia" w:ascii="Times New Roman" w:hAnsi="Times New Roman"/>
          <w:sz w:val="24"/>
          <w:szCs w:val="24"/>
        </w:rPr>
        <w:t xml:space="preserve"> </w:t>
      </w:r>
      <w:r>
        <w:rPr>
          <w:rFonts w:ascii="Times New Roman" w:hAnsi="Times New Roman"/>
          <w:sz w:val="24"/>
          <w:szCs w:val="24"/>
        </w:rPr>
        <w:t>and aberrant inflammatory osteolysi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Mb2VzZXI8L0F1dGhvcj48WWVhcj4yMDEyPC9ZZWFyPjxS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xNjk3LTcwNzwvcGFnZXM+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b2VzZXI8L0F1dGhvcj48WWVhcj4yMDEyPC9ZZWFyPjxS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30-32]</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rPr>
        <w:t xml:space="preserve"> </w:t>
      </w:r>
      <w:r>
        <w:rPr>
          <w:rFonts w:ascii="Times New Roman" w:hAnsi="Times New Roman"/>
          <w:sz w:val="24"/>
          <w:szCs w:val="24"/>
        </w:rPr>
        <w:t xml:space="preserve">Initially, </w:t>
      </w:r>
      <w:r>
        <w:rPr>
          <w:rFonts w:hint="eastAsia" w:ascii="Times New Roman" w:hAnsi="Times New Roman"/>
          <w:sz w:val="24"/>
          <w:szCs w:val="24"/>
        </w:rPr>
        <w:t>alterations</w:t>
      </w:r>
      <w:r>
        <w:rPr>
          <w:rFonts w:ascii="Times New Roman" w:hAnsi="Times New Roman"/>
          <w:sz w:val="24"/>
          <w:szCs w:val="24"/>
        </w:rPr>
        <w:t xml:space="preserve"> in </w:t>
      </w:r>
      <w:r>
        <w:rPr>
          <w:rFonts w:hint="eastAsia" w:ascii="Times New Roman" w:hAnsi="Times New Roman"/>
          <w:sz w:val="24"/>
          <w:szCs w:val="24"/>
        </w:rPr>
        <w:t xml:space="preserve">the </w:t>
      </w:r>
      <w:r>
        <w:rPr>
          <w:rFonts w:ascii="Times New Roman" w:hAnsi="Times New Roman"/>
          <w:sz w:val="24"/>
          <w:szCs w:val="24"/>
        </w:rPr>
        <w:t>function</w:t>
      </w:r>
      <w:r>
        <w:rPr>
          <w:rFonts w:hint="eastAsia" w:ascii="Times New Roman" w:hAnsi="Times New Roman"/>
          <w:sz w:val="24"/>
          <w:szCs w:val="24"/>
        </w:rPr>
        <w:t xml:space="preserve"> of </w:t>
      </w:r>
      <w:r>
        <w:rPr>
          <w:rFonts w:ascii="Times New Roman" w:hAnsi="Times New Roman"/>
          <w:sz w:val="24"/>
          <w:szCs w:val="24"/>
        </w:rPr>
        <w:t>chondrocyte</w:t>
      </w:r>
      <w:r>
        <w:rPr>
          <w:rFonts w:hint="eastAsia" w:ascii="Times New Roman" w:hAnsi="Times New Roman"/>
          <w:sz w:val="24"/>
          <w:szCs w:val="24"/>
        </w:rPr>
        <w:t>s</w:t>
      </w:r>
      <w:r>
        <w:rPr>
          <w:rFonts w:ascii="Times New Roman" w:hAnsi="Times New Roman"/>
          <w:sz w:val="24"/>
          <w:szCs w:val="24"/>
        </w:rPr>
        <w:t xml:space="preserve"> </w:t>
      </w:r>
      <w:r>
        <w:rPr>
          <w:rFonts w:hint="eastAsia" w:ascii="Times New Roman" w:hAnsi="Times New Roman"/>
          <w:sz w:val="24"/>
          <w:szCs w:val="24"/>
        </w:rPr>
        <w:t xml:space="preserve">in </w:t>
      </w:r>
      <w:r>
        <w:rPr>
          <w:rFonts w:ascii="Times New Roman" w:hAnsi="Times New Roman"/>
          <w:sz w:val="24"/>
          <w:szCs w:val="24"/>
        </w:rPr>
        <w:t xml:space="preserve">OA </w:t>
      </w:r>
      <w:r>
        <w:rPr>
          <w:rFonts w:hint="eastAsia" w:ascii="Times New Roman" w:hAnsi="Times New Roman"/>
          <w:sz w:val="24"/>
          <w:szCs w:val="24"/>
        </w:rPr>
        <w:t>cause</w:t>
      </w:r>
      <w:r>
        <w:rPr>
          <w:rFonts w:ascii="Times New Roman" w:hAnsi="Times New Roman"/>
          <w:sz w:val="24"/>
          <w:szCs w:val="24"/>
        </w:rPr>
        <w:t xml:space="preserve"> progressive cartilage disintegration and deterioration, which may be accompanied by persistent secondary inflammation</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ellam&lt;/Author&gt;&lt;Year&gt;2010&lt;/Year&gt;&lt;RecNum&gt;300&lt;/RecNum&gt;&lt;DisplayText&gt;[33]&lt;/DisplayText&gt;&lt;record&gt;&lt;rec-number&gt;300&lt;/rec-number&gt;&lt;foreign-keys&gt;&lt;key app="EN" db-id="0zzwfwwv6pawd0e2e5d502svararewxta9wx" timestamp="1677755640"&gt;300&lt;/key&gt;&lt;/foreign-keys&gt;&lt;ref-type name="Journal Article"&gt;17&lt;/ref-type&gt;&lt;contributors&gt;&lt;authors&gt;&lt;author&gt;Sellam, J.&lt;/author&gt;&lt;author&gt;Berenbaum, F.&lt;/author&gt;&lt;/authors&gt;&lt;/contributors&gt;&lt;auth-address&gt;Pierre &amp;amp; Marie Curie University, Department of Rheumatology, AP-HP Saint-Antoine Hospital, 184 rue du Faubourg Saint-Antoine, Paris 75012, France.&lt;/auth-address&gt;&lt;titles&gt;&lt;title&gt;The role of synovitis in pathophysiology and clinical symptoms of osteoarthriti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625-35&lt;/pages&gt;&lt;volume&gt;6&lt;/volume&gt;&lt;number&gt;11&lt;/number&gt;&lt;edition&gt;2010/10/07&lt;/edition&gt;&lt;keywords&gt;&lt;keyword&gt;Cartilage/diagnostic imaging/pathology/physiopathology&lt;/keyword&gt;&lt;keyword&gt;Disease Progression&lt;/keyword&gt;&lt;keyword&gt;Humans&lt;/keyword&gt;&lt;keyword&gt;Inflammation/physiopathology&lt;/keyword&gt;&lt;keyword&gt;Magnetic Resonance Imaging&lt;/keyword&gt;&lt;keyword&gt;Osteoarthritis/*physiopathology&lt;/keyword&gt;&lt;keyword&gt;Synovitis/diagnostic imaging/pathology/*physiopathology&lt;/keyword&gt;&lt;keyword&gt;Ultrasonography, Doppler&lt;/keyword&gt;&lt;/keywords&gt;&lt;dates&gt;&lt;year&gt;2010&lt;/year&gt;&lt;pub-dates&gt;&lt;date&gt;Nov&lt;/date&gt;&lt;/pub-dates&gt;&lt;/dates&gt;&lt;isbn&gt;1759-4790&lt;/isbn&gt;&lt;accession-num&gt;20924410&lt;/accession-num&gt;&lt;urls&gt;&lt;/urls&gt;&lt;electronic-resource-num&gt;10.1038/nrrheum.2010.159&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33]</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As cartilage degeneration progresses, osteoclast-induced bone resorption is abnormally accelerated, leading to bone cysts and sclerotic bone formation. </w:t>
      </w:r>
      <w:r>
        <w:rPr>
          <w:rFonts w:ascii="Times New Roman" w:hAnsi="Times New Roman"/>
          <w:sz w:val="24"/>
          <w:szCs w:val="24"/>
        </w:rPr>
        <w:t>In addition, cartilage and bone loss disrupt the homeostasis of bone matrix, triggering compensatory osteoblast-mediated bone</w:t>
      </w:r>
      <w:r>
        <w:rPr>
          <w:rFonts w:hint="eastAsia" w:ascii="Times New Roman" w:hAnsi="Times New Roman"/>
          <w:sz w:val="24"/>
          <w:szCs w:val="24"/>
        </w:rPr>
        <w:t xml:space="preserve"> re</w:t>
      </w:r>
      <w:r>
        <w:rPr>
          <w:rFonts w:ascii="Times New Roman" w:hAnsi="Times New Roman"/>
          <w:sz w:val="24"/>
          <w:szCs w:val="24"/>
        </w:rPr>
        <w:t>modeling</w:t>
      </w:r>
      <w:r>
        <w:rPr>
          <w:rFonts w:hint="eastAsia" w:ascii="Times New Roman" w:hAnsi="Times New Roman"/>
          <w:sz w:val="24"/>
          <w:szCs w:val="24"/>
        </w:rPr>
        <w:t>.</w:t>
      </w:r>
      <w:r>
        <w:rPr>
          <w:rFonts w:ascii="Times New Roman" w:hAnsi="Times New Roman"/>
          <w:sz w:val="24"/>
          <w:szCs w:val="24"/>
        </w:rPr>
        <w:t xml:space="preserve"> In advanced disease, deeper cartilage fissures are followed by over-synthesis of osteoblasts, leading to osteophyte formation at the joint margins</w:t>
      </w:r>
      <w:r>
        <w:rPr>
          <w:rFonts w:hint="eastAsia" w:ascii="Times New Roman" w:hAnsi="Times New Roman"/>
          <w:sz w:val="24"/>
          <w:szCs w:val="24"/>
        </w:rPr>
        <w:t>, expansion of the calcified cartilage zone</w:t>
      </w:r>
      <w:r>
        <w:rPr>
          <w:rFonts w:ascii="Times New Roman" w:hAnsi="Times New Roman"/>
          <w:sz w:val="24"/>
          <w:szCs w:val="24"/>
        </w:rPr>
        <w:t>,</w:t>
      </w:r>
      <w:r>
        <w:rPr>
          <w:rFonts w:hint="eastAsia" w:ascii="Times New Roman" w:hAnsi="Times New Roman"/>
          <w:sz w:val="24"/>
          <w:szCs w:val="24"/>
        </w:rPr>
        <w:t xml:space="preserve"> a</w:t>
      </w:r>
      <w:r>
        <w:rPr>
          <w:rFonts w:ascii="Times New Roman" w:hAnsi="Times New Roman"/>
          <w:sz w:val="24"/>
          <w:szCs w:val="24"/>
        </w:rPr>
        <w:t>s well as</w:t>
      </w:r>
      <w:r>
        <w:rPr>
          <w:rFonts w:hint="eastAsia" w:ascii="Times New Roman" w:hAnsi="Times New Roman"/>
          <w:sz w:val="24"/>
          <w:szCs w:val="24"/>
        </w:rPr>
        <w:t xml:space="preserve"> </w:t>
      </w:r>
      <w:r>
        <w:rPr>
          <w:rFonts w:ascii="Times New Roman" w:hAnsi="Times New Roman"/>
          <w:sz w:val="24"/>
          <w:szCs w:val="24"/>
        </w:rPr>
        <w:t>periarticular fibrosi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TYW5kZWxsPC9BdXRob3I+PFllYXI+MjAxMjwvWWVhcj48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UtMTc1OTwvcGFnZXM+PHZvbHVtZT4z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YW5kZWxsPC9BdXRob3I+PFllYXI+MjAxMjwvWWVhcj48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UtMTc1OTwvcGFnZXM+PHZvbHVtZT4z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22, 34]</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p>
    <w:p>
      <w:pPr>
        <w:spacing w:line="360" w:lineRule="auto"/>
        <w:ind w:firstLine="480" w:firstLineChars="200"/>
        <w:rPr>
          <w:rFonts w:hint="eastAsia" w:ascii="Times New Roman" w:hAnsi="Times New Roman" w:eastAsia="等线"/>
          <w:sz w:val="24"/>
          <w:szCs w:val="24"/>
          <w:lang w:val="en-US" w:eastAsia="zh-CN"/>
        </w:rPr>
      </w:pPr>
      <w:r>
        <w:rPr>
          <w:rFonts w:ascii="Times New Roman" w:hAnsi="Times New Roman"/>
          <w:sz w:val="24"/>
          <w:szCs w:val="24"/>
        </w:rPr>
        <w:t xml:space="preserve">It is noteworthy that hypertrophic chondrocytes </w:t>
      </w:r>
      <w:r>
        <w:rPr>
          <w:rFonts w:hint="eastAsia" w:ascii="Times New Roman" w:hAnsi="Times New Roman"/>
          <w:sz w:val="24"/>
          <w:szCs w:val="24"/>
        </w:rPr>
        <w:t>show</w:t>
      </w:r>
      <w:r>
        <w:rPr>
          <w:rFonts w:ascii="Times New Roman" w:hAnsi="Times New Roman"/>
          <w:sz w:val="24"/>
          <w:szCs w:val="24"/>
        </w:rPr>
        <w:t xml:space="preserve"> higher synthetic activity during repair</w:t>
      </w:r>
      <w:r>
        <w:rPr>
          <w:rFonts w:hint="eastAsia" w:ascii="Times New Roman" w:hAnsi="Times New Roman"/>
          <w:sz w:val="24"/>
          <w:szCs w:val="24"/>
        </w:rPr>
        <w:t xml:space="preserve"> process</w:t>
      </w:r>
      <w:r>
        <w:rPr>
          <w:rFonts w:ascii="Times New Roman" w:hAnsi="Times New Roman"/>
          <w:sz w:val="24"/>
          <w:szCs w:val="24"/>
        </w:rPr>
        <w:t xml:space="preserve">, producing numerous pro-inflammatory mediators </w:t>
      </w:r>
      <w:r>
        <w:rPr>
          <w:rFonts w:hint="eastAsia" w:ascii="Times New Roman" w:hAnsi="Times New Roman"/>
          <w:sz w:val="24"/>
          <w:szCs w:val="24"/>
        </w:rPr>
        <w:t xml:space="preserve">and </w:t>
      </w:r>
      <w:r>
        <w:rPr>
          <w:rFonts w:ascii="Times New Roman" w:hAnsi="Times New Roman"/>
          <w:sz w:val="24"/>
          <w:szCs w:val="24"/>
        </w:rPr>
        <w:t>stromal degradation products</w:t>
      </w:r>
      <w:r>
        <w:rPr>
          <w:rFonts w:hint="eastAsia" w:ascii="Times New Roman" w:hAnsi="Times New Roman"/>
          <w:sz w:val="24"/>
          <w:szCs w:val="24"/>
        </w:rPr>
        <w:t>, which</w:t>
      </w:r>
      <w:r>
        <w:rPr>
          <w:rFonts w:ascii="Times New Roman" w:hAnsi="Times New Roman"/>
          <w:sz w:val="24"/>
          <w:szCs w:val="24"/>
        </w:rPr>
        <w:t xml:space="preserve"> act </w:t>
      </w:r>
      <w:r>
        <w:rPr>
          <w:rFonts w:hint="eastAsia" w:ascii="Times New Roman" w:hAnsi="Times New Roman"/>
          <w:sz w:val="24"/>
          <w:szCs w:val="24"/>
        </w:rPr>
        <w:t>up</w:t>
      </w:r>
      <w:r>
        <w:rPr>
          <w:rFonts w:ascii="Times New Roman" w:hAnsi="Times New Roman"/>
          <w:sz w:val="24"/>
          <w:szCs w:val="24"/>
        </w:rPr>
        <w:t xml:space="preserve">on the adjacent synovium to </w:t>
      </w:r>
      <w:r>
        <w:rPr>
          <w:rFonts w:hint="eastAsia" w:ascii="Times New Roman" w:hAnsi="Times New Roman"/>
          <w:sz w:val="24"/>
          <w:szCs w:val="24"/>
        </w:rPr>
        <w:t>facilitate</w:t>
      </w:r>
      <w:r>
        <w:rPr>
          <w:rFonts w:ascii="Times New Roman" w:hAnsi="Times New Roman"/>
          <w:sz w:val="24"/>
          <w:szCs w:val="24"/>
        </w:rPr>
        <w:t xml:space="preserve"> proliferati</w:t>
      </w:r>
      <w:r>
        <w:rPr>
          <w:rFonts w:hint="eastAsia" w:ascii="Times New Roman" w:hAnsi="Times New Roman"/>
          <w:sz w:val="24"/>
          <w:szCs w:val="24"/>
        </w:rPr>
        <w:t>on</w:t>
      </w:r>
      <w:r>
        <w:rPr>
          <w:rFonts w:ascii="Times New Roman" w:hAnsi="Times New Roman"/>
          <w:sz w:val="24"/>
          <w:szCs w:val="24"/>
        </w:rPr>
        <w:t xml:space="preserve"> and inflammatory responses, and are accompanied by tissue hypertrophy and angiogenesi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IdW50ZXI8L0F1dGhvcj48WWVhcj4yMDE5PC9ZZWFyPjxS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c0NS0xNzU5PC9wYWdlcz48dm9sdW1lPjM5Mzwvdm9sdW1l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zc2LTg3PC9wYWdlcz48dm9sdW1lPjM4Njwv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IdW50ZXI8L0F1dGhvcj48WWVhcj4yMDE5PC9ZZWFyPjxS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c0NS0xNzU5PC9wYWdlcz48dm9sdW1lPjM5Mzwvdm9sdW1l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zc2LTg3PC9wYWdlcz48dm9sdW1lPjM4Njwv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22, 35]</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hint="eastAsia" w:ascii="Times New Roman" w:hAnsi="Times New Roman"/>
          <w:sz w:val="24"/>
          <w:szCs w:val="24"/>
        </w:rPr>
        <w:t>Insights into the disease pathophysiology highlight that mutations or errors in gene expression of matrix molecules and certain factors modulating matrix components synthesis are able to lead to chondrocyte hypertrophy and dysfunction, which results in chondrodysplasia at a relatively early age</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TYW5kZWxsPC9BdXRob3I+PFllYXI+MjAxMjwvWWVhcj48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YW5kZWxsPC9BdXRob3I+PFllYXI+MjAxMjwvWWVhcj48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34]</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Besides, chondrocytes located near load-bearing regions are more likely to acquire this altered phenotype, and OA susceptibility </w:t>
      </w:r>
      <w:r>
        <w:rPr>
          <w:rFonts w:ascii="Times New Roman" w:hAnsi="Times New Roman"/>
          <w:sz w:val="24"/>
          <w:szCs w:val="24"/>
        </w:rPr>
        <w:t xml:space="preserve">also </w:t>
      </w:r>
      <w:r>
        <w:rPr>
          <w:rFonts w:hint="eastAsia" w:ascii="Times New Roman" w:hAnsi="Times New Roman"/>
          <w:sz w:val="24"/>
          <w:szCs w:val="24"/>
        </w:rPr>
        <w:t>increases with aging. In the middle and late phases of OA, diverse cell types (including chondrocytes, osteoclasts, osteoblasts, and immune cells, etc.) may be involved in the pathogenesis, and all of them may exhibit abnormal gene expression and disruption of oxido-antioxidant balance, ultimately leading to OA predisposing in the elderly population</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NYXJjaGV2PC9BdXRob3I+PFllYXI+MjAxNzwvWWVhcj48
UmVjTnVtPjMwMzwvUmVjTnVtPjxEaXNwbGF5VGV4dD5bNV08L0Rpc3BsYXlUZXh0PjxyZWNvcmQ+
PHJlYy1udW1iZXI+MzAzPC9yZWMtbnVtYmVyPjxmb3JlaWduLWtleXM+PGtleSBhcHA9IkVOIiBk
Yi1pZD0iMHp6d2Z3d3Y2cGF3ZDBlMmU1ZDUwMnN2YXJhcmV3eHRhOXd4IiB0aW1lc3RhbXA9IjE2
Nzc3NjQxMTMiPjMwMz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XJjaGV2PC9BdXRob3I+PFllYXI+MjAxNzwvWWVhcj48
UmVjTnVtPjMwMzwvUmVjTnVtPjxEaXNwbGF5VGV4dD5bNV08L0Rpc3BsYXlUZXh0PjxyZWNvcmQ+
PHJlYy1udW1iZXI+MzAzPC9yZWMtbnVtYmVyPjxmb3JlaWduLWtleXM+PGtleSBhcHA9IkVOIiBk
Yi1pZD0iMHp6d2Z3d3Y2cGF3ZDBlMmU1ZDUwMnN2YXJhcmV3eHRhOXd4IiB0aW1lc3RhbXA9IjE2
Nzc3NjQxMTMiPjMwMz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Pr>
          <w:rFonts w:hint="eastAsia" w:ascii="Times New Roman" w:hAnsi="Times New Roman"/>
          <w:sz w:val="24"/>
          <w:szCs w:val="24"/>
          <w:lang w:val="en-US" w:eastAsia="zh-CN"/>
        </w:rPr>
        <w:t>.</w:t>
      </w:r>
    </w:p>
    <w:p>
      <w:pPr>
        <w:spacing w:line="360" w:lineRule="auto"/>
        <w:ind w:firstLine="240" w:firstLineChars="100"/>
        <w:rPr>
          <w:rFonts w:ascii="Times New Roman" w:hAnsi="Times New Roman"/>
          <w:sz w:val="24"/>
          <w:szCs w:val="24"/>
        </w:rPr>
      </w:pPr>
    </w:p>
    <w:p>
      <w:pPr>
        <w:numPr>
          <w:ilvl w:val="0"/>
          <w:numId w:val="2"/>
        </w:numPr>
        <w:spacing w:line="360" w:lineRule="auto"/>
        <w:rPr>
          <w:rFonts w:ascii="Times New Roman" w:hAnsi="Times New Roman"/>
          <w:b/>
          <w:bCs/>
          <w:sz w:val="24"/>
          <w:szCs w:val="24"/>
        </w:rPr>
      </w:pPr>
      <w:r>
        <w:rPr>
          <w:rFonts w:hint="eastAsia" w:ascii="Times New Roman" w:hAnsi="Times New Roman"/>
          <w:b/>
          <w:bCs/>
          <w:sz w:val="24"/>
          <w:szCs w:val="24"/>
        </w:rPr>
        <w:t>Dramatic role of oxidative stress in OA pathology</w:t>
      </w:r>
    </w:p>
    <w:p>
      <w:pPr>
        <w:pStyle w:val="25"/>
        <w:spacing w:line="360" w:lineRule="auto"/>
        <w:rPr>
          <w:rFonts w:hint="eastAsia" w:ascii="Times New Roman" w:hAnsi="Times New Roman" w:eastAsia="宋体" w:cs="Times New Roman"/>
          <w:sz w:val="24"/>
          <w:szCs w:val="24"/>
          <w:lang w:val="en-US" w:eastAsia="zh-CN"/>
        </w:rPr>
      </w:pPr>
      <w:r>
        <w:rPr>
          <w:rFonts w:hint="eastAsia" w:ascii="Times New Roman" w:hAnsi="Times New Roman" w:cs="Times New Roman" w:eastAsiaTheme="minorEastAsia"/>
          <w:sz w:val="24"/>
          <w:szCs w:val="24"/>
        </w:rPr>
        <w:t xml:space="preserve">Over the past few decades, numerous researches have demonstrated that oxidative stress plays an integral role in the pathogenesis of </w:t>
      </w:r>
      <w:r>
        <w:rPr>
          <w:rFonts w:ascii="Times New Roman" w:hAnsi="Times New Roman" w:cs="Times New Roman" w:eastAsiaTheme="minorEastAsia"/>
          <w:sz w:val="24"/>
          <w:szCs w:val="24"/>
        </w:rPr>
        <w:t>different</w:t>
      </w:r>
      <w:r>
        <w:rPr>
          <w:rFonts w:hint="eastAsia" w:ascii="Times New Roman" w:hAnsi="Times New Roman" w:cs="Times New Roman" w:eastAsiaTheme="minorEastAsia"/>
          <w:sz w:val="24"/>
          <w:szCs w:val="24"/>
        </w:rPr>
        <w:t xml:space="preserve"> age-related diseases, </w:t>
      </w:r>
      <w:r>
        <w:rPr>
          <w:rFonts w:ascii="Times New Roman" w:hAnsi="Times New Roman" w:cs="Times New Roman" w:eastAsiaTheme="minorEastAsia"/>
          <w:sz w:val="24"/>
          <w:szCs w:val="24"/>
        </w:rPr>
        <w:t>including</w:t>
      </w:r>
      <w:r>
        <w:rPr>
          <w:rFonts w:hint="eastAsia" w:ascii="Times New Roman" w:hAnsi="Times New Roman" w:cs="Times New Roman" w:eastAsiaTheme="minorEastAsia"/>
          <w:sz w:val="24"/>
          <w:szCs w:val="24"/>
        </w:rPr>
        <w:t xml:space="preserve"> cardiovascular, bone, renal, a</w:t>
      </w:r>
      <w:r>
        <w:rPr>
          <w:rFonts w:ascii="Times New Roman" w:hAnsi="Times New Roman" w:cs="Times New Roman" w:eastAsiaTheme="minorEastAsia"/>
          <w:sz w:val="24"/>
          <w:szCs w:val="24"/>
        </w:rPr>
        <w:t>s well as</w:t>
      </w:r>
      <w:r>
        <w:rPr>
          <w:rFonts w:hint="eastAsia" w:ascii="Times New Roman" w:hAnsi="Times New Roman" w:cs="Times New Roman" w:eastAsiaTheme="minorEastAsia"/>
          <w:sz w:val="24"/>
          <w:szCs w:val="24"/>
        </w:rPr>
        <w:t xml:space="preserve"> neurodegenerative diseases</w:t>
      </w:r>
      <w:r>
        <w:rPr>
          <w:rFonts w:hint="eastAsia" w:ascii="Times New Roman" w:hAnsi="Times New Roman" w:cs="Times New Roman" w:eastAsiaTheme="minorEastAsia"/>
          <w:sz w:val="24"/>
          <w:szCs w:val="24"/>
          <w:lang w:val="en-US" w:eastAsia="zh-CN"/>
        </w:rPr>
        <w:t xml:space="preserve"> </w:t>
      </w:r>
      <w:r>
        <w:rPr>
          <w:rFonts w:ascii="Times New Roman" w:hAnsi="Times New Roman" w:cs="Times New Roman" w:eastAsiaTheme="minorEastAsia"/>
          <w:sz w:val="24"/>
          <w:szCs w:val="24"/>
        </w:rPr>
        <w:fldChar w:fldCharType="begin"/>
      </w:r>
      <w:r>
        <w:rPr>
          <w:rFonts w:ascii="Times New Roman" w:hAnsi="Times New Roman" w:cs="Times New Roman" w:eastAsiaTheme="minorEastAsia"/>
          <w:sz w:val="24"/>
          <w:szCs w:val="24"/>
        </w:rPr>
        <w:instrText xml:space="preserve"> ADDIN EN.CITE &lt;EndNote&gt;&lt;Cite&gt;&lt;Author&gt;Venkataraman&lt;/Author&gt;&lt;Year&gt;2013&lt;/Year&gt;&lt;RecNum&gt;304&lt;/RecNum&gt;&lt;DisplayText&gt;[36]&lt;/DisplayText&gt;&lt;record&gt;&lt;rec-number&gt;304&lt;/rec-number&gt;&lt;foreign-keys&gt;&lt;key app="EN" db-id="0zzwfwwv6pawd0e2e5d502svararewxta9wx" timestamp="1677764192"&gt;304&lt;/key&gt;&lt;/foreign-keys&gt;&lt;ref-type name="Journal Article"&gt;17&lt;/ref-type&gt;&lt;contributors&gt;&lt;authors&gt;&lt;author&gt;Venkataraman, K.&lt;/author&gt;&lt;author&gt;Khurana, S.&lt;/author&gt;&lt;author&gt;Tai, T. C.&lt;/author&gt;&lt;/authors&gt;&lt;/contributors&gt;&lt;auth-address&gt;Department of Gerontology, Huntington University, Sudbury, ON P3E 2C6, Canada.&lt;/auth-address&gt;&lt;titles&gt;&lt;title&gt;Oxidative stress in aging--matters of the heart and mind&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7897-925&lt;/pages&gt;&lt;volume&gt;14&lt;/volume&gt;&lt;number&gt;9&lt;/number&gt;&lt;edition&gt;2013/09/05&lt;/edition&gt;&lt;keywords&gt;&lt;keyword&gt;Aging/metabolism/*physiology&lt;/keyword&gt;&lt;keyword&gt;Animals&lt;/keyword&gt;&lt;keyword&gt;Humans&lt;/keyword&gt;&lt;keyword&gt;Oxidative Stress/*physiology&lt;/keyword&gt;&lt;keyword&gt;Signal Transduction&lt;/keyword&gt;&lt;/keywords&gt;&lt;dates&gt;&lt;year&gt;2013&lt;/year&gt;&lt;pub-dates&gt;&lt;date&gt;Sep 2&lt;/date&gt;&lt;/pub-dates&gt;&lt;/dates&gt;&lt;isbn&gt;1422-0067&lt;/isbn&gt;&lt;accession-num&gt;24002027&lt;/accession-num&gt;&lt;urls&gt;&lt;/urls&gt;&lt;custom2&gt;PMC3794759&lt;/custom2&gt;&lt;electronic-resource-num&gt;10.3390/ijms140917897&lt;/electronic-resource-num&gt;&lt;remote-database-provider&gt;NLM&lt;/remote-database-provider&gt;&lt;language&gt;eng&lt;/language&gt;&lt;/record&gt;&lt;/Cite&gt;&lt;/EndNote&gt;</w:instrText>
      </w:r>
      <w:r>
        <w:rPr>
          <w:rFonts w:ascii="Times New Roman" w:hAnsi="Times New Roman" w:cs="Times New Roman" w:eastAsiaTheme="minorEastAsia"/>
          <w:sz w:val="24"/>
          <w:szCs w:val="24"/>
        </w:rPr>
        <w:fldChar w:fldCharType="separate"/>
      </w:r>
      <w:r>
        <w:rPr>
          <w:rFonts w:ascii="Times New Roman" w:hAnsi="Times New Roman" w:cs="Times New Roman" w:eastAsiaTheme="minorEastAsia"/>
          <w:sz w:val="24"/>
          <w:szCs w:val="24"/>
        </w:rPr>
        <w:t>[36]</w:t>
      </w:r>
      <w:r>
        <w:rPr>
          <w:rFonts w:ascii="Times New Roman" w:hAnsi="Times New Roman" w:cs="Times New Roman" w:eastAsiaTheme="minorEastAsia"/>
          <w:sz w:val="24"/>
          <w:szCs w:val="24"/>
        </w:rPr>
        <w:fldChar w:fldCharType="end"/>
      </w:r>
      <w:r>
        <w:rPr>
          <w:rFonts w:hint="eastAsia" w:ascii="Times New Roman" w:hAnsi="Times New Roman" w:cs="Times New Roman" w:eastAsiaTheme="minorEastAsia"/>
          <w:sz w:val="24"/>
          <w:szCs w:val="24"/>
          <w:lang w:val="en-US" w:eastAsia="zh-CN"/>
        </w:rPr>
        <w:t>.</w:t>
      </w:r>
      <w:r>
        <w:rPr>
          <w:rFonts w:ascii="Times New Roman" w:hAnsi="Times New Roman" w:cs="Times New Roman" w:eastAsiaTheme="minorEastAsia"/>
          <w:sz w:val="24"/>
          <w:szCs w:val="24"/>
        </w:rPr>
        <w:t xml:space="preserve"> Furthermore, increased oxidative stress and decreased mitochondrial antioxidant </w:t>
      </w:r>
      <w:r>
        <w:rPr>
          <w:rFonts w:hint="eastAsia" w:ascii="Times New Roman" w:hAnsi="Times New Roman" w:cs="Times New Roman" w:eastAsiaTheme="minorEastAsia"/>
          <w:sz w:val="24"/>
          <w:szCs w:val="24"/>
        </w:rPr>
        <w:t>ability</w:t>
      </w:r>
      <w:r>
        <w:rPr>
          <w:rFonts w:ascii="Times New Roman" w:hAnsi="Times New Roman" w:cs="Times New Roman" w:eastAsiaTheme="minorEastAsia"/>
          <w:sz w:val="24"/>
          <w:szCs w:val="24"/>
        </w:rPr>
        <w:t xml:space="preserve"> </w:t>
      </w:r>
      <w:r>
        <w:rPr>
          <w:rFonts w:hint="eastAsia" w:ascii="Times New Roman" w:hAnsi="Times New Roman" w:cs="Times New Roman" w:eastAsiaTheme="minorEastAsia"/>
          <w:sz w:val="24"/>
          <w:szCs w:val="24"/>
        </w:rPr>
        <w:t xml:space="preserve">affect </w:t>
      </w:r>
      <w:r>
        <w:rPr>
          <w:rFonts w:ascii="Times New Roman" w:hAnsi="Times New Roman" w:cs="Times New Roman" w:eastAsiaTheme="minorEastAsia"/>
          <w:sz w:val="24"/>
          <w:szCs w:val="24"/>
        </w:rPr>
        <w:t xml:space="preserve">physiological cellular signal transduction pathways, which may </w:t>
      </w:r>
      <w:r>
        <w:rPr>
          <w:rFonts w:hint="eastAsia" w:ascii="Times New Roman" w:hAnsi="Times New Roman" w:cs="Times New Roman" w:eastAsiaTheme="minorEastAsia"/>
          <w:sz w:val="24"/>
          <w:szCs w:val="24"/>
        </w:rPr>
        <w:t>contribute to</w:t>
      </w:r>
      <w:r>
        <w:rPr>
          <w:rFonts w:ascii="Times New Roman" w:hAnsi="Times New Roman" w:cs="Times New Roman" w:eastAsiaTheme="minorEastAsia"/>
          <w:sz w:val="24"/>
          <w:szCs w:val="24"/>
        </w:rPr>
        <w:t xml:space="preserve"> senescence through progressive loss of cellular integrity and disruption of tissue homeostasis</w:t>
      </w:r>
      <w:r>
        <w:rPr>
          <w:rFonts w:hint="eastAsia" w:ascii="Times New Roman" w:hAnsi="Times New Roman" w:cs="Times New Roman" w:eastAsiaTheme="minorEastAsia"/>
          <w:sz w:val="24"/>
          <w:szCs w:val="24"/>
          <w:lang w:val="en-US" w:eastAsia="zh-CN"/>
        </w:rPr>
        <w:t xml:space="preserve"> </w:t>
      </w:r>
      <w:r>
        <w:rPr>
          <w:rFonts w:ascii="Times New Roman" w:hAnsi="Times New Roman" w:cs="Times New Roman" w:eastAsiaTheme="minorEastAsia"/>
          <w:sz w:val="24"/>
          <w:szCs w:val="24"/>
        </w:rPr>
        <w:fldChar w:fldCharType="begin">
          <w:fldData xml:space="preserve">PEVuZE5vdGU+PENpdGU+PEF1dGhvcj5Kb25lczwvQXV0aG9yPjxZZWFyPjIwMTU8L1llYXI+PFJl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NzEt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eastAsiaTheme="minorEastAsia"/>
          <w:sz w:val="24"/>
          <w:szCs w:val="24"/>
        </w:rPr>
        <w:instrText xml:space="preserve"> ADDIN EN.CITE </w:instrText>
      </w:r>
      <w:r>
        <w:rPr>
          <w:rFonts w:ascii="Times New Roman" w:hAnsi="Times New Roman" w:cs="Times New Roman" w:eastAsiaTheme="minorEastAsia"/>
          <w:sz w:val="24"/>
          <w:szCs w:val="24"/>
        </w:rPr>
        <w:fldChar w:fldCharType="begin">
          <w:fldData xml:space="preserve">PEVuZE5vdGU+PENpdGU+PEF1dGhvcj5Kb25lczwvQXV0aG9yPjxZZWFyPjIwMTU8L1llYXI+PFJl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eastAsiaTheme="minorEastAsia"/>
          <w:sz w:val="24"/>
          <w:szCs w:val="24"/>
        </w:rPr>
        <w:instrText xml:space="preserve"> ADDIN EN.CITE.DATA </w:instrText>
      </w:r>
      <w:r>
        <w:rPr>
          <w:rFonts w:ascii="Times New Roman" w:hAnsi="Times New Roman" w:cs="Times New Roman" w:eastAsiaTheme="minorEastAsia"/>
          <w:sz w:val="24"/>
          <w:szCs w:val="24"/>
        </w:rPr>
        <w:fldChar w:fldCharType="end"/>
      </w:r>
      <w:r>
        <w:rPr>
          <w:rFonts w:ascii="Times New Roman" w:hAnsi="Times New Roman" w:cs="Times New Roman" w:eastAsiaTheme="minorEastAsia"/>
          <w:sz w:val="24"/>
          <w:szCs w:val="24"/>
        </w:rPr>
        <w:fldChar w:fldCharType="separate"/>
      </w:r>
      <w:r>
        <w:rPr>
          <w:rFonts w:ascii="Times New Roman" w:hAnsi="Times New Roman" w:cs="Times New Roman" w:eastAsiaTheme="minorEastAsia"/>
          <w:sz w:val="24"/>
          <w:szCs w:val="24"/>
        </w:rPr>
        <w:t>[37, 38]</w:t>
      </w:r>
      <w:r>
        <w:rPr>
          <w:rFonts w:ascii="Times New Roman" w:hAnsi="Times New Roman" w:cs="Times New Roman" w:eastAsiaTheme="minorEastAsia"/>
          <w:sz w:val="24"/>
          <w:szCs w:val="24"/>
        </w:rPr>
        <w:fldChar w:fldCharType="end"/>
      </w:r>
      <w:r>
        <w:rPr>
          <w:rFonts w:hint="eastAsia" w:ascii="Times New Roman" w:hAnsi="Times New Roman" w:cs="Times New Roman" w:eastAsiaTheme="minorEastAsia"/>
          <w:sz w:val="24"/>
          <w:szCs w:val="24"/>
          <w:lang w:val="en-US" w:eastAsia="zh-CN"/>
        </w:rPr>
        <w:t>.</w:t>
      </w:r>
      <w:r>
        <w:rPr>
          <w:rFonts w:hint="eastAsia" w:ascii="Times New Roman" w:hAnsi="Times New Roman" w:cs="Times New Roman" w:eastAsiaTheme="minorEastAsia"/>
          <w:sz w:val="24"/>
          <w:szCs w:val="24"/>
        </w:rPr>
        <w:t xml:space="preserve"> Regarding OA, there is a growing consensus that oxidative stress is a driver of an imbalance in catabolic and anabolic signals in cartilage, </w:t>
      </w:r>
      <w:r>
        <w:rPr>
          <w:rFonts w:ascii="Times New Roman" w:hAnsi="Times New Roman" w:cs="Times New Roman" w:eastAsiaTheme="minorEastAsia"/>
          <w:sz w:val="24"/>
          <w:szCs w:val="24"/>
        </w:rPr>
        <w:t xml:space="preserve">which </w:t>
      </w:r>
      <w:r>
        <w:rPr>
          <w:rFonts w:hint="eastAsia" w:ascii="Times New Roman" w:hAnsi="Times New Roman" w:cs="Times New Roman" w:eastAsiaTheme="minorEastAsia"/>
          <w:sz w:val="24"/>
          <w:szCs w:val="24"/>
        </w:rPr>
        <w:t>gradual</w:t>
      </w:r>
      <w:r>
        <w:rPr>
          <w:rFonts w:ascii="Times New Roman" w:hAnsi="Times New Roman" w:cs="Times New Roman" w:eastAsiaTheme="minorEastAsia"/>
          <w:sz w:val="24"/>
          <w:szCs w:val="24"/>
        </w:rPr>
        <w:t>ly induces</w:t>
      </w:r>
      <w:r>
        <w:rPr>
          <w:rFonts w:hint="eastAsia" w:ascii="Times New Roman" w:hAnsi="Times New Roman" w:cs="Times New Roman" w:eastAsiaTheme="minorEastAsia"/>
          <w:sz w:val="24"/>
          <w:szCs w:val="24"/>
        </w:rPr>
        <w:t xml:space="preserve"> degradation of </w:t>
      </w:r>
      <w:r>
        <w:rPr>
          <w:rFonts w:ascii="Times New Roman" w:hAnsi="Times New Roman" w:cs="Times New Roman" w:eastAsiaTheme="minorEastAsia"/>
          <w:sz w:val="24"/>
          <w:szCs w:val="24"/>
        </w:rPr>
        <w:t xml:space="preserve">bone </w:t>
      </w:r>
      <w:r>
        <w:rPr>
          <w:rFonts w:hint="eastAsia" w:ascii="Times New Roman" w:hAnsi="Times New Roman" w:cs="Times New Roman" w:eastAsiaTheme="minorEastAsia"/>
          <w:sz w:val="24"/>
          <w:szCs w:val="24"/>
        </w:rPr>
        <w:t>matrix</w:t>
      </w:r>
      <w:r>
        <w:rPr>
          <w:rFonts w:ascii="Times New Roman" w:hAnsi="Times New Roman" w:cs="Times New Roman" w:eastAsiaTheme="minorEastAsia"/>
          <w:sz w:val="24"/>
          <w:szCs w:val="24"/>
        </w:rPr>
        <w:t xml:space="preserve"> with the progression of the disease, </w:t>
      </w:r>
      <w:r>
        <w:rPr>
          <w:rFonts w:hint="eastAsia" w:ascii="Times New Roman" w:hAnsi="Times New Roman" w:cs="Times New Roman" w:eastAsiaTheme="minorEastAsia"/>
          <w:sz w:val="24"/>
          <w:szCs w:val="24"/>
        </w:rPr>
        <w:t>further</w:t>
      </w:r>
      <w:r>
        <w:rPr>
          <w:rFonts w:ascii="Times New Roman" w:hAnsi="Times New Roman" w:cs="Times New Roman" w:eastAsiaTheme="minorEastAsia"/>
          <w:sz w:val="24"/>
          <w:szCs w:val="24"/>
        </w:rPr>
        <w:t xml:space="preserve"> resulting in aberrant inflammatory osteolysis</w:t>
      </w:r>
      <w:r>
        <w:rPr>
          <w:rFonts w:hint="eastAsia" w:ascii="Times New Roman" w:hAnsi="Times New Roman" w:cs="Times New Roman" w:eastAsiaTheme="minorEastAsia"/>
          <w:sz w:val="24"/>
          <w:szCs w:val="24"/>
          <w:lang w:val="en-US" w:eastAsia="zh-CN"/>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eser&lt;/Author&gt;&lt;Year&gt;2017&lt;/Year&gt;&lt;RecNum&gt;307&lt;/RecNum&gt;&lt;DisplayText&gt;[39]&lt;/DisplayText&gt;&lt;record&gt;&lt;rec-number&gt;307&lt;/rec-number&gt;&lt;foreign-keys&gt;&lt;key app="EN" db-id="0zzwfwwv6pawd0e2e5d502svararewxta9wx" timestamp="1677764667"&gt;307&lt;/key&gt;&lt;/foreign-keys&gt;&lt;ref-type name="Journal Article"&gt;17&lt;/ref-type&gt;&lt;contributors&gt;&lt;authors&gt;&lt;author&gt;Loeser, R. F.&lt;/author&gt;&lt;/authors&gt;&lt;/contributors&gt;&lt;auth-address&gt;Chapel hill, north carolina.&lt;/auth-address&gt;&lt;titles&gt;&lt;title&gt;The Role of Aging in the Development of Osteoarthritis&lt;/title&gt;&lt;secondary-title&gt;Trans Am Clin Climatol Assoc&lt;/secondary-title&gt;&lt;alt-title&gt;Transactions of the American Clinical and Climatological Association&lt;/alt-title&gt;&lt;/titles&gt;&lt;periodical&gt;&lt;full-title&gt;Trans Am Clin Climatol Assoc&lt;/full-title&gt;&lt;abbr-1&gt;Transactions of the American Clinical and Climatological Association&lt;/abbr-1&gt;&lt;/periodical&gt;&lt;alt-periodical&gt;&lt;full-title&gt;Trans Am Clin Climatol Assoc&lt;/full-title&gt;&lt;abbr-1&gt;Transactions of the American Clinical and Climatological Association&lt;/abbr-1&gt;&lt;/alt-periodical&gt;&lt;pages&gt;44-54&lt;/pages&gt;&lt;volume&gt;128&lt;/volume&gt;&lt;edition&gt;2017/08/10&lt;/edition&gt;&lt;keywords&gt;&lt;keyword&gt;*Aging&lt;/keyword&gt;&lt;keyword&gt;Anti-Inflammatory Agents, Non-Steroidal/therapeutic use&lt;/keyword&gt;&lt;keyword&gt;Humans&lt;/keyword&gt;&lt;keyword&gt;Osteoarthritis/drug therapy/*pathology/surgery&lt;/keyword&gt;&lt;keyword&gt;Oxidative Stress&lt;/keyword&gt;&lt;/keywords&gt;&lt;dates&gt;&lt;year&gt;2017&lt;/year&gt;&lt;/dates&gt;&lt;isbn&gt;0065-7778 (Print)&amp;#xD;0065-7778&lt;/isbn&gt;&lt;accession-num&gt;28790486&lt;/accession-num&gt;&lt;urls&gt;&lt;/urls&gt;&lt;custom2&gt;PMC5525396 National Institute on Aging (RO1 AG044034) and the National Institute of Arthritis, Musculoskeletal, and Skin Disease (R37 AR049003). Dr. Loeser serves as a consultant for Unity Biotechnology.&lt;/custom2&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hint="eastAsia" w:ascii="Times New Roman" w:hAnsi="Times New Roman" w:cs="Times New Roman"/>
          <w:sz w:val="24"/>
          <w:szCs w:val="24"/>
          <w:lang w:val="en-US" w:eastAsia="zh-CN"/>
        </w:rPr>
        <w:t>.</w:t>
      </w:r>
    </w:p>
    <w:p>
      <w:pPr>
        <w:spacing w:line="360" w:lineRule="auto"/>
        <w:ind w:firstLine="480" w:firstLineChars="200"/>
        <w:rPr>
          <w:rFonts w:ascii="Times New Roman" w:hAnsi="Times New Roman"/>
          <w:sz w:val="24"/>
          <w:szCs w:val="24"/>
          <w:vertAlign w:val="superscript"/>
        </w:rPr>
      </w:pPr>
      <w:r>
        <w:rPr>
          <w:rFonts w:hint="eastAsia" w:ascii="Times New Roman" w:hAnsi="Times New Roman"/>
          <w:sz w:val="24"/>
          <w:szCs w:val="24"/>
        </w:rPr>
        <w:t>ROS, co</w:t>
      </w:r>
      <w:r>
        <w:rPr>
          <w:rFonts w:ascii="Times New Roman" w:hAnsi="Times New Roman"/>
          <w:sz w:val="24"/>
          <w:szCs w:val="24"/>
        </w:rPr>
        <w:t>mposed</w:t>
      </w:r>
      <w:r>
        <w:rPr>
          <w:rFonts w:hint="eastAsia" w:ascii="Times New Roman" w:hAnsi="Times New Roman"/>
          <w:sz w:val="24"/>
          <w:szCs w:val="24"/>
        </w:rPr>
        <w:t xml:space="preserve"> of superoxide anion (O</w:t>
      </w:r>
      <w:r>
        <w:rPr>
          <w:rFonts w:hint="eastAsia" w:ascii="Times New Roman" w:hAnsi="Times New Roman"/>
          <w:sz w:val="24"/>
          <w:szCs w:val="24"/>
          <w:vertAlign w:val="subscript"/>
        </w:rPr>
        <w:t>2</w:t>
      </w:r>
      <w:r>
        <w:rPr>
          <w:rFonts w:hint="eastAsia" w:ascii="Times New Roman" w:hAnsi="Times New Roman"/>
          <w:b/>
          <w:bCs/>
          <w:sz w:val="24"/>
          <w:szCs w:val="24"/>
        </w:rPr>
        <w:t>·</w:t>
      </w:r>
      <w:r>
        <w:rPr>
          <w:rFonts w:hint="eastAsia" w:ascii="Times New Roman" w:hAnsi="Times New Roman"/>
          <w:sz w:val="24"/>
          <w:szCs w:val="24"/>
          <w:vertAlign w:val="superscript"/>
        </w:rPr>
        <w:t>−</w:t>
      </w:r>
      <w:r>
        <w:rPr>
          <w:rFonts w:hint="eastAsia" w:ascii="Times New Roman" w:hAnsi="Times New Roman"/>
          <w:sz w:val="24"/>
          <w:szCs w:val="24"/>
        </w:rPr>
        <w:t>), hydrogen peroxide (H</w:t>
      </w:r>
      <w:r>
        <w:rPr>
          <w:rFonts w:hint="eastAsia" w:ascii="Times New Roman" w:hAnsi="Times New Roman"/>
          <w:sz w:val="24"/>
          <w:szCs w:val="24"/>
          <w:vertAlign w:val="subscript"/>
        </w:rPr>
        <w:t>2</w:t>
      </w:r>
      <w:r>
        <w:rPr>
          <w:rFonts w:hint="eastAsia" w:ascii="Times New Roman" w:hAnsi="Times New Roman"/>
          <w:sz w:val="24"/>
          <w:szCs w:val="24"/>
        </w:rPr>
        <w:t>O</w:t>
      </w:r>
      <w:r>
        <w:rPr>
          <w:rFonts w:hint="eastAsia" w:ascii="Times New Roman" w:hAnsi="Times New Roman"/>
          <w:sz w:val="24"/>
          <w:szCs w:val="24"/>
          <w:vertAlign w:val="subscript"/>
        </w:rPr>
        <w:t>2</w:t>
      </w:r>
      <w:r>
        <w:rPr>
          <w:rFonts w:hint="eastAsia" w:ascii="Times New Roman" w:hAnsi="Times New Roman"/>
          <w:sz w:val="24"/>
          <w:szCs w:val="24"/>
        </w:rPr>
        <w:t>), and hydroxyl radical (</w:t>
      </w:r>
      <w:r>
        <w:rPr>
          <w:rFonts w:hint="eastAsia" w:ascii="Times New Roman" w:hAnsi="Times New Roman"/>
          <w:b/>
          <w:bCs/>
          <w:sz w:val="24"/>
          <w:szCs w:val="24"/>
        </w:rPr>
        <w:t xml:space="preserve"> </w:t>
      </w:r>
      <w:r>
        <w:rPr>
          <w:rFonts w:hint="eastAsia" w:ascii="Times New Roman" w:hAnsi="Times New Roman"/>
          <w:sz w:val="24"/>
          <w:szCs w:val="24"/>
        </w:rPr>
        <w:t xml:space="preserve">OH), among others, are by-products of normal cell metabolism, which are </w:t>
      </w:r>
      <w:r>
        <w:rPr>
          <w:rFonts w:ascii="Times New Roman" w:hAnsi="Times New Roman"/>
          <w:sz w:val="24"/>
          <w:szCs w:val="24"/>
        </w:rPr>
        <w:t>generated in electron transport chain reactions and primarily responsible for transferring electrons to molecular oxygen in the mitochondria</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athan&lt;/Author&gt;&lt;Year&gt;2013&lt;/Year&gt;&lt;RecNum&gt;308&lt;/RecNum&gt;&lt;DisplayText&gt;[40]&lt;/DisplayText&gt;&lt;record&gt;&lt;rec-number&gt;308&lt;/rec-number&gt;&lt;foreign-keys&gt;&lt;key app="EN" db-id="0zzwfwwv6pawd0e2e5d502svararewxta9wx" timestamp="1677764738"&gt;308&lt;/key&gt;&lt;/foreign-keys&gt;&lt;ref-type name="Journal Article"&gt;17&lt;/ref-type&gt;&lt;contributors&gt;&lt;authors&gt;&lt;author&gt;Nathan, C.&lt;/author&gt;&lt;author&gt;Cunningham-Bussel, A.&lt;/author&gt;&lt;/authors&gt;&lt;/contributors&gt;&lt;auth-address&gt;Department of Microbiology and Immunology, Weill Cornell Medical College, Cornell University, New York, New York 10065, USA. cnathan@med.cornell.edu&lt;/auth-address&gt;&lt;titles&gt;&lt;title&gt;Beyond oxidative stress: an immunologist&amp;apos;s guide to reactive oxygen speci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49-61&lt;/pages&gt;&lt;volume&gt;13&lt;/volume&gt;&lt;number&gt;5&lt;/number&gt;&lt;edition&gt;2013/04/27&lt;/edition&gt;&lt;keywords&gt;&lt;keyword&gt;Adaptive Immunity/*immunology&lt;/keyword&gt;&lt;keyword&gt;Animals&lt;/keyword&gt;&lt;keyword&gt;Homeostasis/immunology&lt;/keyword&gt;&lt;keyword&gt;Humans&lt;/keyword&gt;&lt;keyword&gt;Immunity, Innate/*immunology&lt;/keyword&gt;&lt;keyword&gt;Reactive Oxygen Species/*immunology&lt;/keyword&gt;&lt;/keywords&gt;&lt;dates&gt;&lt;year&gt;2013&lt;/year&gt;&lt;pub-dates&gt;&lt;date&gt;May&lt;/date&gt;&lt;/pub-dates&gt;&lt;/dates&gt;&lt;isbn&gt;1474-1733 (Print)&amp;#xD;1474-1733&lt;/isbn&gt;&lt;accession-num&gt;23618831&lt;/accession-num&gt;&lt;urls&gt;&lt;/urls&gt;&lt;custom2&gt;PMC4250048&lt;/custom2&gt;&lt;custom6&gt;NIHMS643841 interests.&lt;/custom6&gt;&lt;electronic-resource-num&gt;10.1038/nri3423&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40]</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ascii="Times New Roman" w:hAnsi="Times New Roman"/>
          <w:sz w:val="24"/>
          <w:szCs w:val="24"/>
        </w:rPr>
        <w:t>This process is limited by the oxidoreductase p66</w:t>
      </w:r>
      <w:r>
        <w:rPr>
          <w:rFonts w:ascii="Times New Roman" w:hAnsi="Times New Roman"/>
          <w:sz w:val="24"/>
          <w:szCs w:val="24"/>
          <w:vertAlign w:val="superscript"/>
        </w:rPr>
        <w:t>Shc</w:t>
      </w:r>
      <w:r>
        <w:rPr>
          <w:rFonts w:ascii="Times New Roman" w:hAnsi="Times New Roman"/>
          <w:sz w:val="24"/>
          <w:szCs w:val="24"/>
        </w:rPr>
        <w:t>, which reacts to exogenous signals transmitted by growth factor deprivation, oxidative stress</w:t>
      </w:r>
      <w:r>
        <w:rPr>
          <w:rFonts w:hint="eastAsia" w:ascii="Times New Roman" w:hAnsi="Times New Roman"/>
          <w:sz w:val="24"/>
          <w:szCs w:val="24"/>
        </w:rPr>
        <w:t>,</w:t>
      </w:r>
      <w:r>
        <w:rPr>
          <w:rFonts w:ascii="Times New Roman" w:hAnsi="Times New Roman"/>
          <w:sz w:val="24"/>
          <w:szCs w:val="24"/>
        </w:rPr>
        <w:t xml:space="preserve"> and ultraviolet radiation, thus translocating to mitochondria</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OYXRoYW48L0F1dGhvcj48WWVhcj4yMDEzPC9ZZWFyPjxS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zQ5LTYxPC9wYWdlcz48dm9sdW1lPjEzPC92b2x1bWU+PG51bWJl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0Ny02MjwvcGFnZXM+PHZv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YXRoYW48L0F1dGhvcj48WWVhcj4yMDEzPC9ZZWFyPjxS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zQ5LTYxPC9wYWdlcz48dm9sdW1lPjEzPC92b2x1bWU+PG51bWJl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0Ny02MjwvcGFnZXM+PHZv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0, 41]</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ascii="Times New Roman" w:hAnsi="Times New Roman"/>
          <w:sz w:val="24"/>
          <w:szCs w:val="24"/>
        </w:rPr>
        <w:t xml:space="preserve">ROS in mitochondria can cause oxidative stress and </w:t>
      </w:r>
      <w:r>
        <w:rPr>
          <w:rFonts w:hint="eastAsia" w:ascii="Times New Roman" w:hAnsi="Times New Roman"/>
          <w:sz w:val="24"/>
          <w:szCs w:val="24"/>
        </w:rPr>
        <w:t>is</w:t>
      </w:r>
      <w:r>
        <w:rPr>
          <w:rFonts w:ascii="Times New Roman" w:hAnsi="Times New Roman"/>
          <w:sz w:val="24"/>
          <w:szCs w:val="24"/>
        </w:rPr>
        <w:t xml:space="preserve"> </w:t>
      </w:r>
      <w:r>
        <w:rPr>
          <w:rFonts w:hint="eastAsia" w:ascii="Times New Roman" w:hAnsi="Times New Roman"/>
          <w:sz w:val="24"/>
          <w:szCs w:val="24"/>
        </w:rPr>
        <w:t xml:space="preserve">a </w:t>
      </w:r>
      <w:r>
        <w:rPr>
          <w:rFonts w:ascii="Times New Roman" w:hAnsi="Times New Roman"/>
          <w:sz w:val="24"/>
          <w:szCs w:val="24"/>
        </w:rPr>
        <w:t>predominant regulator of cellular senescence, inducing multiple genes</w:t>
      </w:r>
      <w:r>
        <w:rPr>
          <w:rFonts w:hint="eastAsia" w:ascii="Times New Roman" w:hAnsi="Times New Roman"/>
          <w:sz w:val="24"/>
          <w:szCs w:val="24"/>
        </w:rPr>
        <w:t xml:space="preserve"> </w:t>
      </w:r>
      <w:r>
        <w:rPr>
          <w:rFonts w:ascii="Times New Roman" w:hAnsi="Times New Roman"/>
          <w:sz w:val="24"/>
          <w:szCs w:val="24"/>
        </w:rPr>
        <w:t xml:space="preserve">to </w:t>
      </w:r>
      <w:r>
        <w:rPr>
          <w:rFonts w:hint="eastAsia" w:ascii="Times New Roman" w:hAnsi="Times New Roman"/>
          <w:sz w:val="24"/>
          <w:szCs w:val="24"/>
        </w:rPr>
        <w:t>facilitate</w:t>
      </w:r>
      <w:r>
        <w:rPr>
          <w:rFonts w:ascii="Times New Roman" w:hAnsi="Times New Roman"/>
          <w:sz w:val="24"/>
          <w:szCs w:val="24"/>
        </w:rPr>
        <w:t xml:space="preserve"> mitochondrial dysfunction, swelling and apoptosis associated with aging, as well as </w:t>
      </w:r>
      <w:r>
        <w:rPr>
          <w:rFonts w:hint="eastAsia" w:ascii="Times New Roman" w:hAnsi="Times New Roman"/>
          <w:sz w:val="24"/>
          <w:szCs w:val="24"/>
        </w:rPr>
        <w:t xml:space="preserve">trigger </w:t>
      </w:r>
      <w:r>
        <w:rPr>
          <w:rFonts w:ascii="Times New Roman" w:hAnsi="Times New Roman"/>
          <w:sz w:val="24"/>
          <w:szCs w:val="24"/>
        </w:rPr>
        <w:t>senescence or dedifferentiation of chondrocyte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MaTwvQXV0aG9yPjxZZWFyPjIwMTc8L1llYXI+PFJlY051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TwvQXV0aG9yPjxZZWFyPjIwMTc8L1llYXI+PFJlY051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ascii="Times New Roman" w:hAnsi="Times New Roman"/>
          <w:sz w:val="24"/>
          <w:szCs w:val="24"/>
        </w:rPr>
        <w:t>Additionally, a portion of ROS are produced by non-mitochondrial pathways, namely NADPH oxidase (NOX) or dual oxidase (DUOX) exist in discrete regions of plasma or endosomal membranes. And NOX enzymes can regulate downstream signals for cell activation, differentiation, proliferation, and apoptosis in healthy cells, meanwhile are responsible for limiting 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ascii="Times New Roman" w:hAnsi="Times New Roman"/>
          <w:sz w:val="24"/>
          <w:szCs w:val="24"/>
        </w:rPr>
        <w:t xml:space="preserve"> to specific cellular microdomains and preventing its diffusion in the cytoplasm, thereby blocking abnormal signaling</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DaGVuPC9BdXRob3I+PFllYXI+MjAwOTwvWWVhcj48UmVj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g5My05MDQ8L3BhZ2VzPjx2b2x1bWU+MTcxPC92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uPC9BdXRob3I+PFllYXI+MjAwOTwvWWVhcj48UmVj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3, 44]</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rPr>
        <w:t xml:space="preserve"> </w:t>
      </w:r>
      <w:r>
        <w:rPr>
          <w:rFonts w:ascii="Times New Roman" w:hAnsi="Times New Roman"/>
          <w:sz w:val="24"/>
          <w:szCs w:val="24"/>
        </w:rPr>
        <w:t>It has been reported that</w:t>
      </w:r>
      <w:r>
        <w:rPr>
          <w:rFonts w:hint="eastAsia" w:ascii="Times New Roman" w:hAnsi="Times New Roman"/>
          <w:sz w:val="24"/>
          <w:szCs w:val="24"/>
        </w:rPr>
        <w:t xml:space="preserve"> </w:t>
      </w:r>
      <w:r>
        <w:rPr>
          <w:rFonts w:ascii="Times New Roman" w:hAnsi="Times New Roman"/>
          <w:sz w:val="24"/>
          <w:szCs w:val="24"/>
        </w:rPr>
        <w:t xml:space="preserve">ROS (such as </w:t>
      </w:r>
      <w:r>
        <w:rPr>
          <w:rFonts w:hint="eastAsia" w:ascii="Times New Roman" w:hAnsi="Times New Roman"/>
          <w:sz w:val="24"/>
          <w:szCs w:val="24"/>
        </w:rPr>
        <w:t>H</w:t>
      </w:r>
      <w:r>
        <w:rPr>
          <w:rFonts w:hint="eastAsia" w:ascii="Times New Roman" w:hAnsi="Times New Roman"/>
          <w:sz w:val="24"/>
          <w:szCs w:val="24"/>
          <w:vertAlign w:val="subscript"/>
        </w:rPr>
        <w:t>2</w:t>
      </w:r>
      <w:r>
        <w:rPr>
          <w:rFonts w:hint="eastAsia" w:ascii="Times New Roman" w:hAnsi="Times New Roman"/>
          <w:sz w:val="24"/>
          <w:szCs w:val="24"/>
        </w:rPr>
        <w:t>O</w:t>
      </w:r>
      <w:r>
        <w:rPr>
          <w:rFonts w:hint="eastAsia" w:ascii="Times New Roman" w:hAnsi="Times New Roman"/>
          <w:sz w:val="24"/>
          <w:szCs w:val="24"/>
          <w:vertAlign w:val="subscript"/>
        </w:rPr>
        <w:t>2</w:t>
      </w:r>
      <w:r>
        <w:rPr>
          <w:rFonts w:hint="eastAsia" w:ascii="Times New Roman" w:hAnsi="Times New Roman"/>
          <w:sz w:val="24"/>
          <w:szCs w:val="24"/>
        </w:rPr>
        <w:t xml:space="preserve"> and O</w:t>
      </w:r>
      <w:r>
        <w:rPr>
          <w:rFonts w:hint="eastAsia" w:ascii="Times New Roman" w:hAnsi="Times New Roman"/>
          <w:sz w:val="24"/>
          <w:szCs w:val="24"/>
          <w:vertAlign w:val="subscript"/>
        </w:rPr>
        <w:t>2</w:t>
      </w:r>
      <w:r>
        <w:rPr>
          <w:rFonts w:hint="eastAsia" w:ascii="Times New Roman" w:hAnsi="Times New Roman"/>
          <w:sz w:val="24"/>
          <w:szCs w:val="24"/>
        </w:rPr>
        <w:t>·</w:t>
      </w:r>
      <w:r>
        <w:rPr>
          <w:rFonts w:hint="eastAsia" w:ascii="Times New Roman" w:hAnsi="Times New Roman"/>
          <w:sz w:val="24"/>
          <w:szCs w:val="24"/>
          <w:vertAlign w:val="superscript"/>
        </w:rPr>
        <w:t>−</w:t>
      </w:r>
      <w:r>
        <w:rPr>
          <w:rFonts w:hint="eastAsia" w:ascii="Times New Roman" w:hAnsi="Times New Roman"/>
          <w:sz w:val="24"/>
          <w:szCs w:val="24"/>
        </w:rPr>
        <w:t xml:space="preserve">) </w:t>
      </w:r>
      <w:r>
        <w:rPr>
          <w:rFonts w:ascii="Times New Roman" w:hAnsi="Times New Roman"/>
          <w:sz w:val="24"/>
          <w:szCs w:val="24"/>
        </w:rPr>
        <w:t xml:space="preserve">and </w:t>
      </w:r>
      <w:r>
        <w:rPr>
          <w:rFonts w:hint="eastAsia" w:ascii="Times New Roman" w:hAnsi="Times New Roman"/>
          <w:sz w:val="24"/>
          <w:szCs w:val="24"/>
        </w:rPr>
        <w:t>RNS</w:t>
      </w:r>
      <w:r>
        <w:rPr>
          <w:rFonts w:ascii="Times New Roman" w:hAnsi="Times New Roman"/>
          <w:sz w:val="24"/>
          <w:szCs w:val="24"/>
        </w:rPr>
        <w:t xml:space="preserve"> (including </w:t>
      </w:r>
      <w:r>
        <w:rPr>
          <w:rFonts w:hint="eastAsia" w:ascii="Times New Roman" w:hAnsi="Times New Roman"/>
          <w:sz w:val="24"/>
          <w:szCs w:val="24"/>
        </w:rPr>
        <w:t xml:space="preserve">·NO </w:t>
      </w:r>
      <w:r>
        <w:rPr>
          <w:rFonts w:ascii="Times New Roman" w:hAnsi="Times New Roman"/>
          <w:sz w:val="24"/>
          <w:szCs w:val="24"/>
        </w:rPr>
        <w:t xml:space="preserve">and </w:t>
      </w:r>
      <w:r>
        <w:rPr>
          <w:rFonts w:hint="eastAsia" w:ascii="Times New Roman" w:hAnsi="Times New Roman"/>
          <w:sz w:val="24"/>
          <w:szCs w:val="24"/>
        </w:rPr>
        <w:t>peroxynitrite (ONOO</w:t>
      </w:r>
      <w:r>
        <w:rPr>
          <w:rFonts w:hint="eastAsia" w:ascii="Times New Roman" w:hAnsi="Times New Roman"/>
          <w:sz w:val="24"/>
          <w:szCs w:val="24"/>
          <w:vertAlign w:val="superscript"/>
        </w:rPr>
        <w:t>-</w:t>
      </w:r>
      <w:r>
        <w:rPr>
          <w:rFonts w:hint="eastAsia" w:ascii="Times New Roman" w:hAnsi="Times New Roman"/>
          <w:sz w:val="24"/>
          <w:szCs w:val="24"/>
        </w:rPr>
        <w:t>)</w:t>
      </w:r>
      <w:r>
        <w:rPr>
          <w:rFonts w:ascii="Times New Roman" w:hAnsi="Times New Roman"/>
          <w:sz w:val="24"/>
          <w:szCs w:val="24"/>
        </w:rPr>
        <w:t xml:space="preserve">) </w:t>
      </w:r>
      <w:r>
        <w:rPr>
          <w:rFonts w:hint="eastAsia" w:ascii="Times New Roman" w:hAnsi="Times New Roman"/>
          <w:sz w:val="24"/>
          <w:szCs w:val="24"/>
        </w:rPr>
        <w:t>play a major role in regulat</w:t>
      </w:r>
      <w:r>
        <w:rPr>
          <w:rFonts w:ascii="Times New Roman" w:hAnsi="Times New Roman"/>
          <w:sz w:val="24"/>
          <w:szCs w:val="24"/>
        </w:rPr>
        <w:t>ing</w:t>
      </w:r>
      <w:r>
        <w:rPr>
          <w:rFonts w:hint="eastAsia" w:ascii="Times New Roman" w:hAnsi="Times New Roman"/>
          <w:sz w:val="24"/>
          <w:szCs w:val="24"/>
        </w:rPr>
        <w:t xml:space="preserve"> chondrocyte function</w:t>
      </w:r>
      <w:r>
        <w:rPr>
          <w:rFonts w:ascii="Times New Roman" w:hAnsi="Times New Roman"/>
          <w:sz w:val="24"/>
          <w:szCs w:val="24"/>
        </w:rPr>
        <w:t xml:space="preserve">, </w:t>
      </w:r>
      <w:r>
        <w:rPr>
          <w:rFonts w:hint="eastAsia" w:ascii="Times New Roman" w:hAnsi="Times New Roman"/>
          <w:sz w:val="24"/>
          <w:szCs w:val="24"/>
        </w:rPr>
        <w:t>disrupting cartilage homeostasis a</w:t>
      </w:r>
      <w:r>
        <w:rPr>
          <w:rFonts w:ascii="Times New Roman" w:hAnsi="Times New Roman"/>
          <w:sz w:val="24"/>
          <w:szCs w:val="24"/>
        </w:rPr>
        <w:t>s well as</w:t>
      </w:r>
      <w:r>
        <w:rPr>
          <w:rFonts w:hint="eastAsia" w:ascii="Times New Roman" w:hAnsi="Times New Roman"/>
          <w:sz w:val="24"/>
          <w:szCs w:val="24"/>
        </w:rPr>
        <w:t xml:space="preserve"> inducing the progression of osteoarthriti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EZSBsYSBGdWVudGU8L0F1dGhvcj48WWVhcj4yMDA5PC9Z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MwMDMtMjY8L3BhZ2Vz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ZSBsYSBGdWVudGU8L0F1dGhvcj48WWVhcj4yMDA5PC9Z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MwMDMtMjY8L3BhZ2Vz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5-47]</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p>
    <w:p>
      <w:pPr>
        <w:spacing w:line="360" w:lineRule="auto"/>
        <w:ind w:firstLine="480" w:firstLineChars="200"/>
        <w:rPr>
          <w:rFonts w:hint="eastAsia" w:ascii="Times New Roman" w:hAnsi="Times New Roman" w:eastAsia="等线"/>
          <w:sz w:val="24"/>
          <w:szCs w:val="24"/>
          <w:lang w:val="en-US" w:eastAsia="zh-CN"/>
        </w:rPr>
      </w:pPr>
      <w:r>
        <w:rPr>
          <w:rFonts w:hint="eastAsia" w:ascii="Times New Roman" w:hAnsi="Times New Roman"/>
          <w:sz w:val="24"/>
          <w:szCs w:val="24"/>
        </w:rPr>
        <w:t xml:space="preserve">In chondrocytes, osteoblasts, and osteoclasts of OA, anomalous ROS signaling is often accompanied by the </w:t>
      </w:r>
      <w:r>
        <w:rPr>
          <w:rFonts w:ascii="Times New Roman" w:hAnsi="Times New Roman"/>
          <w:sz w:val="24"/>
          <w:szCs w:val="24"/>
        </w:rPr>
        <w:t>spatiotemporal progression</w:t>
      </w:r>
      <w:r>
        <w:rPr>
          <w:rFonts w:hint="eastAsia" w:ascii="Times New Roman" w:hAnsi="Times New Roman"/>
          <w:sz w:val="24"/>
          <w:szCs w:val="24"/>
        </w:rPr>
        <w:t xml:space="preserve"> of damage from articular surface to the subchondral bone. </w:t>
      </w:r>
      <w:r>
        <w:rPr>
          <w:rFonts w:ascii="Times New Roman" w:hAnsi="Times New Roman"/>
          <w:i/>
          <w:iCs/>
          <w:sz w:val="24"/>
          <w:szCs w:val="24"/>
        </w:rPr>
        <w:t>Yudoh, K et al</w:t>
      </w:r>
      <w:r>
        <w:rPr>
          <w:rFonts w:ascii="Times New Roman" w:hAnsi="Times New Roman"/>
          <w:sz w:val="24"/>
          <w:szCs w:val="24"/>
        </w:rPr>
        <w:t xml:space="preserve"> </w:t>
      </w:r>
      <w:r>
        <w:rPr>
          <w:rFonts w:hint="eastAsia" w:ascii="Times New Roman" w:hAnsi="Times New Roman"/>
          <w:sz w:val="24"/>
          <w:szCs w:val="24"/>
        </w:rPr>
        <w:t xml:space="preserve">have </w:t>
      </w:r>
      <w:r>
        <w:rPr>
          <w:rFonts w:ascii="Times New Roman" w:hAnsi="Times New Roman"/>
          <w:sz w:val="24"/>
          <w:szCs w:val="24"/>
        </w:rPr>
        <w:t xml:space="preserve">found that the antioxidant capacity </w:t>
      </w:r>
      <w:r>
        <w:rPr>
          <w:rFonts w:hint="eastAsia" w:ascii="Times New Roman" w:hAnsi="Times New Roman"/>
          <w:sz w:val="24"/>
          <w:szCs w:val="24"/>
        </w:rPr>
        <w:t>in</w:t>
      </w:r>
      <w:r>
        <w:rPr>
          <w:rFonts w:ascii="Times New Roman" w:hAnsi="Times New Roman"/>
          <w:sz w:val="24"/>
          <w:szCs w:val="24"/>
        </w:rPr>
        <w:t xml:space="preserve"> the degenerated cartilage region in OA patients was </w:t>
      </w:r>
      <w:r>
        <w:rPr>
          <w:rFonts w:hint="eastAsia" w:ascii="Times New Roman" w:hAnsi="Times New Roman"/>
          <w:sz w:val="24"/>
          <w:szCs w:val="24"/>
        </w:rPr>
        <w:t>dramatically</w:t>
      </w:r>
      <w:r>
        <w:rPr>
          <w:rFonts w:ascii="Times New Roman" w:hAnsi="Times New Roman"/>
          <w:sz w:val="24"/>
          <w:szCs w:val="24"/>
        </w:rPr>
        <w:t xml:space="preserve"> lower than that of the intact cartilage region, </w:t>
      </w:r>
      <w:r>
        <w:rPr>
          <w:rFonts w:hint="eastAsia" w:ascii="Times New Roman" w:hAnsi="Times New Roman"/>
          <w:sz w:val="24"/>
          <w:szCs w:val="24"/>
        </w:rPr>
        <w:t xml:space="preserve">thus </w:t>
      </w:r>
      <w:r>
        <w:rPr>
          <w:rFonts w:ascii="Times New Roman" w:hAnsi="Times New Roman"/>
          <w:sz w:val="24"/>
          <w:szCs w:val="24"/>
        </w:rPr>
        <w:t xml:space="preserve">indicating that oxidative damage in </w:t>
      </w:r>
      <w:r>
        <w:rPr>
          <w:rFonts w:hint="eastAsia" w:ascii="Times New Roman" w:hAnsi="Times New Roman"/>
          <w:sz w:val="24"/>
          <w:szCs w:val="24"/>
        </w:rPr>
        <w:t>degenerated</w:t>
      </w:r>
      <w:r>
        <w:rPr>
          <w:rFonts w:ascii="Times New Roman" w:hAnsi="Times New Roman"/>
          <w:sz w:val="24"/>
          <w:szCs w:val="24"/>
        </w:rPr>
        <w:t xml:space="preserve"> cartilage was increased compared with normal cartilage</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ZdWRvaDwvQXV0aG9yPjxZZWFyPjIwMDU8L1llYXI+PFJl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ZdWRvaDwvQXV0aG9yPjxZZWFyPjIwMDU8L1llYXI+PFJl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8]</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ascii="Times New Roman" w:hAnsi="Times New Roman"/>
          <w:sz w:val="24"/>
          <w:szCs w:val="24"/>
        </w:rPr>
        <w:t xml:space="preserve"> Intriguingly</w:t>
      </w:r>
      <w:r>
        <w:rPr>
          <w:rFonts w:hint="eastAsia" w:ascii="Times New Roman" w:hAnsi="Times New Roman"/>
          <w:sz w:val="24"/>
          <w:szCs w:val="24"/>
        </w:rPr>
        <w:t xml:space="preserve">, </w:t>
      </w:r>
      <w:r>
        <w:rPr>
          <w:rFonts w:ascii="Times New Roman" w:hAnsi="Times New Roman"/>
          <w:sz w:val="24"/>
          <w:szCs w:val="24"/>
        </w:rPr>
        <w:t>based on in vitro experiments</w:t>
      </w:r>
      <w:r>
        <w:rPr>
          <w:rFonts w:hint="eastAsia" w:ascii="Times New Roman" w:hAnsi="Times New Roman"/>
          <w:sz w:val="24"/>
          <w:szCs w:val="24"/>
        </w:rPr>
        <w:t xml:space="preserve">, </w:t>
      </w:r>
      <w:r>
        <w:rPr>
          <w:rFonts w:ascii="Times New Roman" w:hAnsi="Times New Roman"/>
          <w:sz w:val="24"/>
          <w:szCs w:val="24"/>
        </w:rPr>
        <w:t>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ascii="Times New Roman" w:hAnsi="Times New Roman"/>
          <w:sz w:val="24"/>
          <w:szCs w:val="24"/>
        </w:rPr>
        <w:t>-</w:t>
      </w:r>
      <w:r>
        <w:rPr>
          <w:rFonts w:hint="eastAsia" w:ascii="Times New Roman" w:hAnsi="Times New Roman"/>
          <w:sz w:val="24"/>
          <w:szCs w:val="24"/>
        </w:rPr>
        <w:t>cultivated</w:t>
      </w:r>
      <w:r>
        <w:rPr>
          <w:rFonts w:ascii="Times New Roman" w:hAnsi="Times New Roman"/>
          <w:sz w:val="24"/>
          <w:szCs w:val="24"/>
        </w:rPr>
        <w:t xml:space="preserve"> chondrocytes</w:t>
      </w:r>
      <w:r>
        <w:rPr>
          <w:rFonts w:hint="eastAsia" w:ascii="Times New Roman" w:hAnsi="Times New Roman"/>
          <w:sz w:val="24"/>
          <w:szCs w:val="24"/>
        </w:rPr>
        <w:t xml:space="preserve"> have possessed shorter telomere length. Moreover, </w:t>
      </w:r>
      <w:r>
        <w:rPr>
          <w:rFonts w:ascii="Times New Roman" w:hAnsi="Times New Roman"/>
          <w:sz w:val="24"/>
          <w:szCs w:val="24"/>
        </w:rPr>
        <w:t xml:space="preserve">studies have shown that </w:t>
      </w:r>
      <w:r>
        <w:rPr>
          <w:rFonts w:hint="eastAsia" w:ascii="Times New Roman" w:hAnsi="Times New Roman"/>
          <w:sz w:val="24"/>
          <w:szCs w:val="24"/>
        </w:rPr>
        <w:t xml:space="preserve">when OA cartilage tissue </w:t>
      </w:r>
      <w:r>
        <w:rPr>
          <w:rFonts w:ascii="Times New Roman" w:hAnsi="Times New Roman"/>
          <w:sz w:val="24"/>
          <w:szCs w:val="24"/>
        </w:rPr>
        <w:t>is</w:t>
      </w:r>
      <w:r>
        <w:rPr>
          <w:rFonts w:hint="eastAsia" w:ascii="Times New Roman" w:hAnsi="Times New Roman"/>
          <w:sz w:val="24"/>
          <w:szCs w:val="24"/>
        </w:rPr>
        <w:t xml:space="preserve"> </w:t>
      </w:r>
      <w:r>
        <w:rPr>
          <w:rFonts w:ascii="Times New Roman" w:hAnsi="Times New Roman"/>
          <w:sz w:val="24"/>
          <w:szCs w:val="24"/>
        </w:rPr>
        <w:t>treated</w:t>
      </w:r>
      <w:r>
        <w:rPr>
          <w:rFonts w:hint="eastAsia" w:ascii="Times New Roman" w:hAnsi="Times New Roman"/>
          <w:sz w:val="24"/>
          <w:szCs w:val="24"/>
        </w:rPr>
        <w:t xml:space="preserve"> with </w:t>
      </w:r>
      <w:r>
        <w:rPr>
          <w:rFonts w:ascii="Times New Roman" w:hAnsi="Times New Roman"/>
          <w:sz w:val="24"/>
          <w:szCs w:val="24"/>
        </w:rPr>
        <w:t>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hint="eastAsia" w:ascii="Times New Roman" w:hAnsi="Times New Roman"/>
          <w:sz w:val="24"/>
          <w:szCs w:val="24"/>
        </w:rPr>
        <w:t>, glycosaminoglycans (GAGs), a long linear polysaccharide that can attach to the articular surface with lubrication and protection effects, gradually reduced in a time-dependent way. Nevertheless, the use of antioxidants has been confirmed to reverse above effects, restrain GAGs loss and sustain telomere length</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CcmFuZGw8L0F1dGhvcj48WWVhcj4yMDExPC9ZZWFyPjxS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cmFuZGw8L0F1dGhvcj48WWVhcj4yMDExPC9ZZWFyPjxS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9]</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ascii="Times New Roman" w:hAnsi="Times New Roman"/>
          <w:sz w:val="24"/>
          <w:szCs w:val="24"/>
        </w:rPr>
        <w:t xml:space="preserve">In fact, ROS exerts a significant effect in the dynamic balance of osteoclast-mediated bone resorption and osteoblast-mediated bone remodeling under physiological conditions, </w:t>
      </w:r>
      <w:r>
        <w:rPr>
          <w:rFonts w:hint="eastAsia" w:ascii="Times New Roman" w:hAnsi="Times New Roman"/>
          <w:sz w:val="24"/>
          <w:szCs w:val="24"/>
        </w:rPr>
        <w:t>which</w:t>
      </w:r>
      <w:r>
        <w:rPr>
          <w:rFonts w:ascii="Times New Roman" w:hAnsi="Times New Roman"/>
          <w:sz w:val="24"/>
          <w:szCs w:val="24"/>
        </w:rPr>
        <w:t xml:space="preserve"> </w:t>
      </w:r>
      <w:r>
        <w:rPr>
          <w:rFonts w:hint="eastAsia" w:ascii="Times New Roman" w:hAnsi="Times New Roman"/>
          <w:sz w:val="24"/>
          <w:szCs w:val="24"/>
        </w:rPr>
        <w:t>is</w:t>
      </w:r>
      <w:r>
        <w:rPr>
          <w:rFonts w:ascii="Times New Roman" w:hAnsi="Times New Roman"/>
          <w:sz w:val="24"/>
          <w:szCs w:val="24"/>
        </w:rPr>
        <w:t xml:space="preserve"> conducive to maintain bone integrity.</w:t>
      </w:r>
      <w:r>
        <w:rPr>
          <w:rFonts w:hint="eastAsia" w:ascii="Times New Roman" w:hAnsi="Times New Roman"/>
          <w:sz w:val="24"/>
          <w:szCs w:val="24"/>
        </w:rPr>
        <w:t xml:space="preserve"> However, abnormal levels of ROS may negatively regulate mitochondrial function and lead to changes in signal transduction pathways and gene expression, which can induce chondrocytes apoptosis and senescence, ultimately contributing to cartilage degeneration, as well as alterations in subchondral bone and bone remodeling processes</w:t>
      </w:r>
      <w:r>
        <w:rPr>
          <w:rFonts w:hint="eastAsia" w:ascii="Times New Roman" w:hAnsi="Times New Roman"/>
          <w:sz w:val="24"/>
          <w:szCs w:val="24"/>
          <w:lang w:val="en-US" w:eastAsia="zh-CN"/>
        </w:rPr>
        <w:t xml:space="preserve"> </w:t>
      </w:r>
      <w:r>
        <w:rPr>
          <w:rFonts w:hint="eastAsia" w:ascii="Times New Roman" w:hAnsi="Times New Roman"/>
          <w:sz w:val="24"/>
          <w:szCs w:val="24"/>
        </w:rPr>
        <w:fldChar w:fldCharType="begin">
          <w:fldData xml:space="preserve">PEVuZE5vdGU+PENpdGU+PEF1dGhvcj5NYXJjaGV2PC9BdXRob3I+PFllYXI+MjAxNzwvWWVhcj48
UmVjTnVtPjMwMzwvUmVjTnVtPjxEaXNwbGF5VGV4dD5bNV08L0Rpc3BsYXlUZXh0PjxyZWNvcmQ+
PHJlYy1udW1iZXI+MzAzPC9yZWMtbnVtYmVyPjxmb3JlaWduLWtleXM+PGtleSBhcHA9IkVOIiBk
Yi1pZD0iMHp6d2Z3d3Y2cGF3ZDBlMmU1ZDUwMnN2YXJhcmV3eHRhOXd4IiB0aW1lc3RhbXA9IjE2
Nzc3NjQxMTMiPjMwMz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XJjaGV2PC9BdXRob3I+PFllYXI+MjAxNzwvWWVhcj48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hint="eastAsia" w:ascii="Times New Roman" w:hAnsi="Times New Roman"/>
          <w:sz w:val="24"/>
          <w:szCs w:val="24"/>
        </w:rPr>
        <w:fldChar w:fldCharType="separate"/>
      </w:r>
      <w:r>
        <w:rPr>
          <w:rFonts w:ascii="Times New Roman" w:hAnsi="Times New Roman"/>
          <w:sz w:val="24"/>
          <w:szCs w:val="24"/>
        </w:rPr>
        <w:t>[5]</w:t>
      </w:r>
      <w:r>
        <w:rPr>
          <w:rFonts w:hint="eastAsia" w:ascii="Times New Roman" w:hAnsi="Times New Roman"/>
          <w:sz w:val="24"/>
          <w:szCs w:val="24"/>
        </w:rPr>
        <w:fldChar w:fldCharType="end"/>
      </w:r>
      <w:r>
        <w:rPr>
          <w:rFonts w:hint="eastAsia" w:ascii="Times New Roman" w:hAnsi="Times New Roman"/>
          <w:sz w:val="24"/>
          <w:szCs w:val="24"/>
          <w:lang w:val="en-US" w:eastAsia="zh-CN"/>
        </w:rPr>
        <w:t>.</w:t>
      </w:r>
    </w:p>
    <w:p>
      <w:pPr>
        <w:spacing w:line="360" w:lineRule="auto"/>
        <w:ind w:firstLine="480" w:firstLineChars="200"/>
        <w:rPr>
          <w:rFonts w:ascii="微软雅黑" w:hAnsi="微软雅黑" w:eastAsia="微软雅黑" w:cs="微软雅黑"/>
          <w:color w:val="000000"/>
          <w:spacing w:val="12"/>
          <w:sz w:val="24"/>
          <w:szCs w:val="24"/>
        </w:rPr>
      </w:pPr>
      <w:r>
        <w:rPr>
          <w:rFonts w:hint="eastAsia" w:ascii="Times New Roman" w:hAnsi="Times New Roman"/>
          <w:sz w:val="24"/>
          <w:szCs w:val="24"/>
        </w:rPr>
        <w:t xml:space="preserve">It is well known that ROS production and clearance in cells are </w:t>
      </w:r>
      <w:r>
        <w:rPr>
          <w:rFonts w:ascii="Times New Roman" w:hAnsi="Times New Roman"/>
          <w:sz w:val="24"/>
          <w:szCs w:val="24"/>
        </w:rPr>
        <w:t>in a state of dynamic balance</w:t>
      </w:r>
      <w:r>
        <w:rPr>
          <w:rFonts w:hint="eastAsia" w:ascii="Times New Roman" w:hAnsi="Times New Roman"/>
          <w:sz w:val="24"/>
          <w:szCs w:val="24"/>
        </w:rPr>
        <w:t xml:space="preserve"> under physiological cond</w:t>
      </w:r>
      <w:r>
        <w:rPr>
          <w:rFonts w:ascii="Times New Roman" w:hAnsi="Times New Roman"/>
          <w:sz w:val="24"/>
          <w:szCs w:val="24"/>
        </w:rPr>
        <w:t>itions, thus maintaining the homeostasis of the internal environment in the cytoplasm</w:t>
      </w:r>
      <w:r>
        <w:rPr>
          <w:rFonts w:hint="eastAsia" w:ascii="Times New Roman" w:hAnsi="Times New Roman"/>
          <w:sz w:val="24"/>
          <w:szCs w:val="24"/>
        </w:rPr>
        <w:t>.</w:t>
      </w:r>
      <w:r>
        <w:rPr>
          <w:rFonts w:ascii="Times New Roman" w:hAnsi="Times New Roman"/>
          <w:sz w:val="24"/>
          <w:szCs w:val="24"/>
        </w:rPr>
        <w:t xml:space="preserve"> One caveat is that there are some scavenging systems that can be used to detoxify ROS, consisting of catalase, SOD, as well as GSH peroxidase and reductase,</w:t>
      </w:r>
      <w:r>
        <w:rPr>
          <w:sz w:val="24"/>
          <w:szCs w:val="24"/>
        </w:rPr>
        <w:t xml:space="preserve"> </w:t>
      </w:r>
      <w:r>
        <w:rPr>
          <w:rFonts w:ascii="Times New Roman" w:hAnsi="Times New Roman"/>
          <w:sz w:val="24"/>
          <w:szCs w:val="24"/>
        </w:rPr>
        <w:t>etc</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De la Fuente&lt;/Author&gt;&lt;Year&gt;2009&lt;/Year&gt;&lt;RecNum&gt;333&lt;/RecNum&gt;&lt;DisplayText&gt;[45]&lt;/DisplayText&gt;&lt;record&gt;&lt;rec-number&gt;333&lt;/rec-number&gt;&lt;foreign-keys&gt;&lt;key app="EN" db-id="0zzwfwwv6pawd0e2e5d502svararewxta9wx" timestamp="1677940974"&gt;333&lt;/key&gt;&lt;/foreign-keys&gt;&lt;ref-type name="Journal Article"&gt;17&lt;/ref-type&gt;&lt;contributors&gt;&lt;authors&gt;&lt;author&gt;De la Fuente, M.&lt;/author&gt;&lt;author&gt;Miquel, J.&lt;/author&gt;&lt;/authors&gt;&lt;/contributors&gt;&lt;auth-address&gt;Department of Physiology (Animal Physiology II), Faculty of Biology, Complutense University, 28040 Madrid, Spain. mondelaf@bio.ucm.es&lt;/auth-address&gt;&lt;titles&gt;&lt;title&gt;An update of the oxidation-inflammation theory of aging: the involvement of the immune system in oxi-inflamm-aging&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003-26&lt;/pages&gt;&lt;volume&gt;15&lt;/volume&gt;&lt;number&gt;26&lt;/number&gt;&lt;edition&gt;2009/09/17&lt;/edition&gt;&lt;keywords&gt;&lt;keyword&gt;Aging/*immunology&lt;/keyword&gt;&lt;keyword&gt;Animals&lt;/keyword&gt;&lt;keyword&gt;Antioxidants/pharmacology&lt;/keyword&gt;&lt;keyword&gt;Homeostasis/immunology&lt;/keyword&gt;&lt;keyword&gt;Humans&lt;/keyword&gt;&lt;keyword&gt;Immune System/physiology&lt;/keyword&gt;&lt;keyword&gt;Inflammation/*metabolism&lt;/keyword&gt;&lt;keyword&gt;Mitochondria/immunology&lt;/keyword&gt;&lt;keyword&gt;Oxidative Stress/drug effects/*immunology&lt;/keyword&gt;&lt;/keywords&gt;&lt;dates&gt;&lt;year&gt;2009&lt;/year&gt;&lt;/dates&gt;&lt;isbn&gt;1381-6128&lt;/isbn&gt;&lt;accession-num&gt;19754376&lt;/accession-num&gt;&lt;urls&gt;&lt;/urls&gt;&lt;electronic-resource-num&gt;10.2174/138161209789058110&lt;/electronic-resource-num&gt;&lt;remote-database-provider&gt;NLM&lt;/remote-database-provider&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45]</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color w:val="FF0000"/>
          <w:sz w:val="24"/>
          <w:szCs w:val="24"/>
        </w:rPr>
        <w:t xml:space="preserve"> </w:t>
      </w:r>
      <w:r>
        <w:rPr>
          <w:rFonts w:hint="eastAsia" w:ascii="Times New Roman" w:hAnsi="Times New Roman"/>
          <w:sz w:val="24"/>
          <w:szCs w:val="24"/>
        </w:rPr>
        <w:t xml:space="preserve">As </w:t>
      </w:r>
      <w:r>
        <w:rPr>
          <w:rFonts w:ascii="Times New Roman" w:hAnsi="Times New Roman"/>
          <w:sz w:val="24"/>
          <w:szCs w:val="24"/>
        </w:rPr>
        <w:t>a dimeric cytosolic enzyme</w:t>
      </w:r>
      <w:r>
        <w:rPr>
          <w:rFonts w:hint="eastAsia" w:ascii="Times New Roman" w:hAnsi="Times New Roman"/>
          <w:sz w:val="24"/>
          <w:szCs w:val="24"/>
        </w:rPr>
        <w:t xml:space="preserve">, </w:t>
      </w:r>
      <w:r>
        <w:rPr>
          <w:rFonts w:ascii="Times New Roman" w:hAnsi="Times New Roman"/>
          <w:sz w:val="24"/>
          <w:szCs w:val="24"/>
        </w:rPr>
        <w:t xml:space="preserve">SOD1 </w:t>
      </w:r>
      <w:r>
        <w:rPr>
          <w:rFonts w:hint="eastAsia" w:ascii="Times New Roman" w:hAnsi="Times New Roman"/>
          <w:sz w:val="24"/>
          <w:szCs w:val="24"/>
        </w:rPr>
        <w:t xml:space="preserve">combines </w:t>
      </w:r>
      <w:r>
        <w:rPr>
          <w:rFonts w:ascii="Times New Roman" w:hAnsi="Times New Roman"/>
          <w:sz w:val="24"/>
          <w:szCs w:val="24"/>
        </w:rPr>
        <w:t>copper and zinc (Cu/Z</w:t>
      </w:r>
      <w:r>
        <w:rPr>
          <w:rFonts w:hint="eastAsia" w:ascii="Times New Roman" w:hAnsi="Times New Roman"/>
          <w:sz w:val="24"/>
          <w:szCs w:val="24"/>
        </w:rPr>
        <w:t>n</w:t>
      </w:r>
      <w:r>
        <w:rPr>
          <w:rFonts w:ascii="Times New Roman" w:hAnsi="Times New Roman"/>
          <w:sz w:val="24"/>
          <w:szCs w:val="24"/>
        </w:rPr>
        <w:t xml:space="preserve">-SOD), </w:t>
      </w:r>
      <w:r>
        <w:rPr>
          <w:rFonts w:hint="eastAsia" w:ascii="Times New Roman" w:hAnsi="Times New Roman"/>
          <w:sz w:val="24"/>
          <w:szCs w:val="24"/>
        </w:rPr>
        <w:t xml:space="preserve">while </w:t>
      </w:r>
      <w:r>
        <w:rPr>
          <w:rFonts w:ascii="Times New Roman" w:hAnsi="Times New Roman"/>
          <w:sz w:val="24"/>
          <w:szCs w:val="24"/>
        </w:rPr>
        <w:t>SOD2 is a mitochondrial homotetramer</w:t>
      </w:r>
      <w:r>
        <w:rPr>
          <w:rFonts w:hint="eastAsia" w:ascii="Times New Roman" w:hAnsi="Times New Roman"/>
          <w:sz w:val="24"/>
          <w:szCs w:val="24"/>
        </w:rPr>
        <w:t xml:space="preserve"> </w:t>
      </w:r>
      <w:r>
        <w:rPr>
          <w:rFonts w:ascii="Times New Roman" w:hAnsi="Times New Roman"/>
          <w:sz w:val="24"/>
          <w:szCs w:val="24"/>
        </w:rPr>
        <w:t>bind</w:t>
      </w:r>
      <w:r>
        <w:rPr>
          <w:rFonts w:hint="eastAsia" w:ascii="Times New Roman" w:hAnsi="Times New Roman"/>
          <w:sz w:val="24"/>
          <w:szCs w:val="24"/>
        </w:rPr>
        <w:t>ing</w:t>
      </w:r>
      <w:r>
        <w:rPr>
          <w:rFonts w:ascii="Times New Roman" w:hAnsi="Times New Roman"/>
          <w:sz w:val="24"/>
          <w:szCs w:val="24"/>
        </w:rPr>
        <w:t xml:space="preserve"> one manganese ion per subunit (Mn-SOD).</w:t>
      </w:r>
      <w:r>
        <w:rPr>
          <w:rFonts w:hint="eastAsia" w:ascii="Times New Roman" w:hAnsi="Times New Roman"/>
          <w:sz w:val="24"/>
          <w:szCs w:val="24"/>
        </w:rPr>
        <w:t xml:space="preserve"> </w:t>
      </w:r>
      <w:r>
        <w:rPr>
          <w:rFonts w:ascii="Times New Roman" w:hAnsi="Times New Roman"/>
          <w:sz w:val="24"/>
          <w:szCs w:val="24"/>
        </w:rPr>
        <w:t xml:space="preserve">Both enzymes </w:t>
      </w:r>
      <w:r>
        <w:rPr>
          <w:rFonts w:hint="eastAsia" w:ascii="Times New Roman" w:hAnsi="Times New Roman"/>
          <w:sz w:val="24"/>
          <w:szCs w:val="24"/>
        </w:rPr>
        <w:t xml:space="preserve">are responsible for the conversion of </w:t>
      </w:r>
      <w:r>
        <w:rPr>
          <w:rFonts w:ascii="Times New Roman" w:hAnsi="Times New Roman"/>
          <w:sz w:val="24"/>
          <w:szCs w:val="24"/>
        </w:rPr>
        <w:t>superoxide to 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ascii="Times New Roman" w:hAnsi="Times New Roman"/>
          <w:sz w:val="24"/>
          <w:szCs w:val="24"/>
        </w:rPr>
        <w:t xml:space="preserve"> and</w:t>
      </w:r>
      <w:r>
        <w:rPr>
          <w:rFonts w:hint="eastAsia" w:ascii="Times New Roman" w:hAnsi="Times New Roman"/>
          <w:sz w:val="24"/>
          <w:szCs w:val="24"/>
        </w:rPr>
        <w:t xml:space="preserve"> </w:t>
      </w:r>
      <w:r>
        <w:rPr>
          <w:rFonts w:ascii="Times New Roman" w:hAnsi="Times New Roman"/>
          <w:sz w:val="24"/>
          <w:szCs w:val="24"/>
        </w:rPr>
        <w:t>diatomic oxygen.</w:t>
      </w:r>
      <w:r>
        <w:rPr>
          <w:rFonts w:hint="eastAsia" w:ascii="Times New Roman" w:hAnsi="Times New Roman"/>
          <w:sz w:val="24"/>
          <w:szCs w:val="24"/>
        </w:rPr>
        <w:t xml:space="preserve"> And composed of </w:t>
      </w:r>
      <w:r>
        <w:rPr>
          <w:rFonts w:ascii="Times New Roman" w:hAnsi="Times New Roman"/>
          <w:sz w:val="24"/>
          <w:szCs w:val="24"/>
        </w:rPr>
        <w:t>a tetrameric protein</w:t>
      </w:r>
      <w:r>
        <w:rPr>
          <w:rFonts w:hint="eastAsia" w:ascii="Times New Roman" w:hAnsi="Times New Roman"/>
          <w:sz w:val="24"/>
          <w:szCs w:val="24"/>
        </w:rPr>
        <w:t>, c</w:t>
      </w:r>
      <w:r>
        <w:rPr>
          <w:rFonts w:ascii="Times New Roman" w:hAnsi="Times New Roman"/>
          <w:sz w:val="24"/>
          <w:szCs w:val="24"/>
        </w:rPr>
        <w:t>atalase</w:t>
      </w:r>
      <w:r>
        <w:rPr>
          <w:rFonts w:hint="eastAsia" w:ascii="Times New Roman" w:hAnsi="Times New Roman"/>
          <w:sz w:val="24"/>
          <w:szCs w:val="24"/>
        </w:rPr>
        <w:t xml:space="preserve"> is able to </w:t>
      </w:r>
      <w:r>
        <w:rPr>
          <w:rFonts w:ascii="Times New Roman" w:hAnsi="Times New Roman"/>
          <w:sz w:val="24"/>
          <w:szCs w:val="24"/>
        </w:rPr>
        <w:t>convert 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ascii="Times New Roman" w:hAnsi="Times New Roman"/>
          <w:sz w:val="24"/>
          <w:szCs w:val="24"/>
        </w:rPr>
        <w:t xml:space="preserve"> to H</w:t>
      </w:r>
      <w:r>
        <w:rPr>
          <w:rFonts w:ascii="Times New Roman" w:hAnsi="Times New Roman"/>
          <w:sz w:val="24"/>
          <w:szCs w:val="24"/>
          <w:vertAlign w:val="subscript"/>
        </w:rPr>
        <w:t>2</w:t>
      </w:r>
      <w:r>
        <w:rPr>
          <w:rFonts w:ascii="Times New Roman" w:hAnsi="Times New Roman"/>
          <w:sz w:val="24"/>
          <w:szCs w:val="24"/>
        </w:rPr>
        <w:t xml:space="preserve">O </w:t>
      </w:r>
      <w:r>
        <w:rPr>
          <w:rFonts w:hint="eastAsia" w:ascii="Times New Roman" w:hAnsi="Times New Roman"/>
          <w:sz w:val="24"/>
          <w:szCs w:val="24"/>
        </w:rPr>
        <w:t>and</w:t>
      </w:r>
      <w:r>
        <w:rPr>
          <w:rFonts w:ascii="Times New Roman" w:hAnsi="Times New Roman"/>
          <w:sz w:val="24"/>
          <w:szCs w:val="24"/>
        </w:rPr>
        <w:t xml:space="preserve"> gaseous O</w:t>
      </w:r>
      <w:r>
        <w:rPr>
          <w:rFonts w:ascii="Times New Roman" w:hAnsi="Times New Roman"/>
          <w:sz w:val="24"/>
          <w:szCs w:val="24"/>
          <w:vertAlign w:val="subscript"/>
        </w:rPr>
        <w:t>2</w:t>
      </w:r>
      <w:r>
        <w:rPr>
          <w:rFonts w:ascii="Times New Roman" w:hAnsi="Times New Roman"/>
          <w:sz w:val="24"/>
          <w:szCs w:val="24"/>
        </w:rPr>
        <w:t xml:space="preserve">. </w:t>
      </w:r>
      <w:r>
        <w:rPr>
          <w:rFonts w:hint="eastAsia" w:ascii="Times New Roman" w:hAnsi="Times New Roman"/>
          <w:sz w:val="24"/>
          <w:szCs w:val="24"/>
        </w:rPr>
        <w:t>Moreover, i</w:t>
      </w:r>
      <w:r>
        <w:rPr>
          <w:rFonts w:ascii="Times New Roman" w:hAnsi="Times New Roman"/>
          <w:sz w:val="24"/>
          <w:szCs w:val="24"/>
        </w:rPr>
        <w:t>n the</w:t>
      </w:r>
      <w:r>
        <w:rPr>
          <w:rFonts w:hint="eastAsia" w:ascii="Times New Roman" w:hAnsi="Times New Roman"/>
          <w:sz w:val="24"/>
          <w:szCs w:val="24"/>
        </w:rPr>
        <w:t xml:space="preserve"> </w:t>
      </w:r>
      <w:r>
        <w:rPr>
          <w:rFonts w:ascii="Times New Roman" w:hAnsi="Times New Roman"/>
          <w:sz w:val="24"/>
          <w:szCs w:val="24"/>
        </w:rPr>
        <w:t>cytosol, the GSH peroxidase</w:t>
      </w:r>
      <w:r>
        <w:rPr>
          <w:rFonts w:hint="eastAsia" w:ascii="Times New Roman" w:hAnsi="Times New Roman"/>
          <w:sz w:val="24"/>
          <w:szCs w:val="24"/>
        </w:rPr>
        <w:t xml:space="preserve"> and </w:t>
      </w:r>
      <w:r>
        <w:rPr>
          <w:rFonts w:ascii="Times New Roman" w:hAnsi="Times New Roman"/>
          <w:sz w:val="24"/>
          <w:szCs w:val="24"/>
        </w:rPr>
        <w:t>GSH reductase system</w:t>
      </w:r>
      <w:r>
        <w:rPr>
          <w:rFonts w:hint="eastAsia" w:ascii="Times New Roman" w:hAnsi="Times New Roman"/>
          <w:sz w:val="24"/>
          <w:szCs w:val="24"/>
        </w:rPr>
        <w:t xml:space="preserve"> </w:t>
      </w:r>
      <w:r>
        <w:rPr>
          <w:rFonts w:ascii="Times New Roman" w:hAnsi="Times New Roman"/>
          <w:sz w:val="24"/>
          <w:szCs w:val="24"/>
        </w:rPr>
        <w:t>maintains the reducing environment in cells. When</w:t>
      </w:r>
      <w:r>
        <w:rPr>
          <w:rFonts w:hint="eastAsia" w:ascii="Times New Roman" w:hAnsi="Times New Roman"/>
          <w:sz w:val="24"/>
          <w:szCs w:val="24"/>
        </w:rPr>
        <w:t xml:space="preserve"> </w:t>
      </w:r>
      <w:r>
        <w:rPr>
          <w:rFonts w:ascii="Times New Roman" w:hAnsi="Times New Roman"/>
          <w:sz w:val="24"/>
          <w:szCs w:val="24"/>
        </w:rPr>
        <w:t>ROS production escapes the antioxidant systems</w:t>
      </w:r>
      <w:r>
        <w:rPr>
          <w:rFonts w:hint="eastAsia" w:ascii="Times New Roman" w:hAnsi="Times New Roman"/>
          <w:sz w:val="24"/>
          <w:szCs w:val="24"/>
        </w:rPr>
        <w:t xml:space="preserve"> </w:t>
      </w:r>
      <w:r>
        <w:rPr>
          <w:rFonts w:ascii="Times New Roman" w:hAnsi="Times New Roman"/>
          <w:sz w:val="24"/>
          <w:szCs w:val="24"/>
        </w:rPr>
        <w:t>and mechanisms, the cells are negatively affected by oxidative</w:t>
      </w:r>
      <w:r>
        <w:rPr>
          <w:rFonts w:hint="eastAsia" w:ascii="Times New Roman" w:hAnsi="Times New Roman"/>
          <w:sz w:val="24"/>
          <w:szCs w:val="24"/>
        </w:rPr>
        <w:t xml:space="preserve"> </w:t>
      </w:r>
      <w:r>
        <w:rPr>
          <w:rFonts w:ascii="Times New Roman" w:hAnsi="Times New Roman"/>
          <w:sz w:val="24"/>
          <w:szCs w:val="24"/>
        </w:rPr>
        <w:t>stress and turn out sensitive to the activation of</w:t>
      </w:r>
      <w:r>
        <w:rPr>
          <w:rFonts w:hint="eastAsia" w:ascii="Times New Roman" w:hAnsi="Times New Roman"/>
          <w:sz w:val="24"/>
          <w:szCs w:val="24"/>
        </w:rPr>
        <w:t xml:space="preserve"> </w:t>
      </w:r>
      <w:r>
        <w:rPr>
          <w:rFonts w:ascii="Times New Roman" w:hAnsi="Times New Roman"/>
          <w:sz w:val="24"/>
          <w:szCs w:val="24"/>
        </w:rPr>
        <w:t>apoptotic pathways. ROS-mediated damage can be</w:t>
      </w:r>
      <w:r>
        <w:rPr>
          <w:rFonts w:hint="eastAsia" w:ascii="Times New Roman" w:hAnsi="Times New Roman"/>
          <w:sz w:val="24"/>
          <w:szCs w:val="24"/>
        </w:rPr>
        <w:t xml:space="preserve"> </w:t>
      </w:r>
      <w:r>
        <w:rPr>
          <w:rFonts w:ascii="Times New Roman" w:hAnsi="Times New Roman"/>
          <w:sz w:val="24"/>
          <w:szCs w:val="24"/>
        </w:rPr>
        <w:t>often reversed by repair, replacement, degradation,</w:t>
      </w:r>
      <w:r>
        <w:rPr>
          <w:rFonts w:hint="eastAsia" w:ascii="Times New Roman" w:hAnsi="Times New Roman"/>
          <w:sz w:val="24"/>
          <w:szCs w:val="24"/>
        </w:rPr>
        <w:t xml:space="preserve"> </w:t>
      </w:r>
      <w:r>
        <w:rPr>
          <w:rFonts w:ascii="Times New Roman" w:hAnsi="Times New Roman"/>
          <w:sz w:val="24"/>
          <w:szCs w:val="24"/>
        </w:rPr>
        <w:t>or sequestration of the damaged macromolecules,</w:t>
      </w:r>
      <w:r>
        <w:rPr>
          <w:rFonts w:hint="eastAsia" w:ascii="Times New Roman" w:hAnsi="Times New Roman"/>
          <w:sz w:val="24"/>
          <w:szCs w:val="24"/>
        </w:rPr>
        <w:t xml:space="preserve"> </w:t>
      </w:r>
      <w:r>
        <w:rPr>
          <w:rFonts w:ascii="Times New Roman" w:hAnsi="Times New Roman"/>
          <w:sz w:val="24"/>
          <w:szCs w:val="24"/>
        </w:rPr>
        <w:t>but in some cases the stress can be sustained, driving</w:t>
      </w:r>
      <w:r>
        <w:rPr>
          <w:rFonts w:hint="eastAsia" w:ascii="Times New Roman" w:hAnsi="Times New Roman"/>
          <w:sz w:val="24"/>
          <w:szCs w:val="24"/>
        </w:rPr>
        <w:t xml:space="preserve"> </w:t>
      </w:r>
      <w:r>
        <w:rPr>
          <w:rFonts w:ascii="Times New Roman" w:hAnsi="Times New Roman"/>
          <w:sz w:val="24"/>
          <w:szCs w:val="24"/>
        </w:rPr>
        <w:t>mitochondrial and cell death or mutagenesi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OYXRoYW48L0F1dGhvcj48WWVhcj4yMDEzPC9ZZWFyPjxS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zQ5LTYxPC9wYWdlcz48dm9sdW1lPjEzPC92b2x1bWU+PG51bWJl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0Ny02MjwvcGFnZXM+PHZv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OYXRoYW48L0F1dGhvcj48WWVhcj4yMDEzPC9ZZWFyPjxS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MzQ5LTYxPC9wYWdlcz48dm9sdW1lPjEzPC92b2x1bWU+PG51bWJl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40, 41]</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color w:val="FF0000"/>
          <w:sz w:val="24"/>
          <w:szCs w:val="24"/>
        </w:rPr>
        <w:t xml:space="preserve"> </w:t>
      </w:r>
      <w:r>
        <w:rPr>
          <w:rFonts w:ascii="Times New Roman" w:hAnsi="Times New Roman"/>
          <w:sz w:val="24"/>
          <w:szCs w:val="24"/>
        </w:rPr>
        <w:t>The biological effects of ROS in all cell types are due</w:t>
      </w:r>
      <w:r>
        <w:rPr>
          <w:rFonts w:hint="eastAsia" w:ascii="Times New Roman" w:hAnsi="Times New Roman"/>
          <w:sz w:val="24"/>
          <w:szCs w:val="24"/>
        </w:rPr>
        <w:t xml:space="preserve"> </w:t>
      </w:r>
      <w:r>
        <w:rPr>
          <w:rFonts w:ascii="Times New Roman" w:hAnsi="Times New Roman"/>
          <w:sz w:val="24"/>
          <w:szCs w:val="24"/>
        </w:rPr>
        <w:t>to hyperperoxidation, protein carbonylation, direct</w:t>
      </w:r>
      <w:r>
        <w:rPr>
          <w:rFonts w:hint="eastAsia" w:ascii="Times New Roman" w:hAnsi="Times New Roman"/>
          <w:sz w:val="24"/>
          <w:szCs w:val="24"/>
        </w:rPr>
        <w:t xml:space="preserve"> </w:t>
      </w:r>
      <w:r>
        <w:rPr>
          <w:rFonts w:ascii="Times New Roman" w:hAnsi="Times New Roman"/>
          <w:sz w:val="24"/>
          <w:szCs w:val="24"/>
        </w:rPr>
        <w:t>DNA damage, telomere shortening, epigenetic</w:t>
      </w:r>
      <w:r>
        <w:rPr>
          <w:rFonts w:hint="eastAsia" w:ascii="Times New Roman" w:hAnsi="Times New Roman"/>
          <w:sz w:val="24"/>
          <w:szCs w:val="24"/>
        </w:rPr>
        <w:t xml:space="preserve"> </w:t>
      </w:r>
      <w:r>
        <w:rPr>
          <w:rFonts w:ascii="Times New Roman" w:hAnsi="Times New Roman"/>
          <w:sz w:val="24"/>
          <w:szCs w:val="24"/>
        </w:rPr>
        <w:t>alterations of gene expression and failure in DNA</w:t>
      </w:r>
      <w:r>
        <w:rPr>
          <w:rFonts w:hint="eastAsia" w:ascii="Times New Roman" w:hAnsi="Times New Roman"/>
          <w:sz w:val="24"/>
          <w:szCs w:val="24"/>
        </w:rPr>
        <w:t xml:space="preserve"> </w:t>
      </w:r>
      <w:r>
        <w:rPr>
          <w:rFonts w:ascii="Times New Roman" w:hAnsi="Times New Roman"/>
          <w:sz w:val="24"/>
          <w:szCs w:val="24"/>
        </w:rPr>
        <w:t>repair, changes in receptor and metabolic pathways,</w:t>
      </w:r>
      <w:r>
        <w:rPr>
          <w:rFonts w:hint="eastAsia" w:ascii="Times New Roman" w:hAnsi="Times New Roman"/>
          <w:sz w:val="24"/>
          <w:szCs w:val="24"/>
        </w:rPr>
        <w:t xml:space="preserve"> </w:t>
      </w:r>
      <w:r>
        <w:rPr>
          <w:rFonts w:ascii="Times New Roman" w:hAnsi="Times New Roman"/>
          <w:sz w:val="24"/>
          <w:szCs w:val="24"/>
        </w:rPr>
        <w:t>and autophagy. However, the sources of ROS may</w:t>
      </w:r>
      <w:r>
        <w:rPr>
          <w:rFonts w:hint="eastAsia" w:ascii="Times New Roman" w:hAnsi="Times New Roman"/>
          <w:sz w:val="24"/>
          <w:szCs w:val="24"/>
        </w:rPr>
        <w:t xml:space="preserve"> </w:t>
      </w:r>
      <w:r>
        <w:rPr>
          <w:rFonts w:ascii="Times New Roman" w:hAnsi="Times New Roman"/>
          <w:sz w:val="24"/>
          <w:szCs w:val="24"/>
        </w:rPr>
        <w:t>differ in various cell types and may be dependent</w:t>
      </w:r>
      <w:r>
        <w:rPr>
          <w:rFonts w:hint="eastAsia" w:ascii="Times New Roman" w:hAnsi="Times New Roman"/>
          <w:sz w:val="24"/>
          <w:szCs w:val="24"/>
        </w:rPr>
        <w:t xml:space="preserve"> </w:t>
      </w:r>
      <w:r>
        <w:rPr>
          <w:rFonts w:ascii="Times New Roman" w:hAnsi="Times New Roman"/>
          <w:sz w:val="24"/>
          <w:szCs w:val="24"/>
        </w:rPr>
        <w:t>on cell-type functional and metabolic state.</w:t>
      </w:r>
      <w:r>
        <w:rPr>
          <w:rFonts w:ascii="微软雅黑" w:hAnsi="微软雅黑" w:eastAsia="微软雅黑" w:cs="微软雅黑"/>
          <w:color w:val="000000"/>
          <w:spacing w:val="12"/>
          <w:sz w:val="24"/>
          <w:szCs w:val="24"/>
        </w:rPr>
        <w:t xml:space="preserve"> </w:t>
      </w:r>
    </w:p>
    <w:p>
      <w:pPr>
        <w:spacing w:line="360" w:lineRule="auto"/>
        <w:ind w:firstLine="480" w:firstLineChars="200"/>
        <w:rPr>
          <w:rFonts w:ascii="Times New Roman" w:hAnsi="Times New Roman"/>
          <w:sz w:val="24"/>
          <w:szCs w:val="24"/>
        </w:rPr>
      </w:pPr>
    </w:p>
    <w:p>
      <w:pPr>
        <w:numPr>
          <w:ilvl w:val="0"/>
          <w:numId w:val="2"/>
        </w:numPr>
        <w:spacing w:line="360" w:lineRule="auto"/>
        <w:rPr>
          <w:rFonts w:ascii="Times New Roman" w:hAnsi="Times New Roman"/>
          <w:b/>
          <w:bCs/>
          <w:sz w:val="24"/>
          <w:szCs w:val="24"/>
        </w:rPr>
      </w:pPr>
      <w:r>
        <w:rPr>
          <w:rFonts w:hint="eastAsia" w:ascii="Times New Roman" w:hAnsi="Times New Roman"/>
          <w:b/>
          <w:bCs/>
          <w:sz w:val="24"/>
          <w:szCs w:val="24"/>
        </w:rPr>
        <w:t>Nrf2 and redox balance</w:t>
      </w:r>
      <w:r>
        <w:rPr>
          <w:rFonts w:ascii="Times New Roman" w:hAnsi="Times New Roman"/>
          <w:b/>
          <w:bCs/>
          <w:sz w:val="24"/>
          <w:szCs w:val="24"/>
        </w:rPr>
        <w:t xml:space="preserve"> </w:t>
      </w:r>
      <w:r>
        <w:rPr>
          <w:rFonts w:hint="eastAsia" w:ascii="Times New Roman" w:hAnsi="Times New Roman"/>
          <w:b/>
          <w:bCs/>
          <w:sz w:val="24"/>
          <w:szCs w:val="24"/>
        </w:rPr>
        <w:t>du</w:t>
      </w:r>
      <w:r>
        <w:rPr>
          <w:rFonts w:ascii="Times New Roman" w:hAnsi="Times New Roman"/>
          <w:b/>
          <w:bCs/>
          <w:sz w:val="24"/>
          <w:szCs w:val="24"/>
        </w:rPr>
        <w:t>ring OA progression</w:t>
      </w:r>
    </w:p>
    <w:p>
      <w:pPr>
        <w:spacing w:line="360" w:lineRule="auto"/>
        <w:rPr>
          <w:rFonts w:hint="eastAsia" w:ascii="Times New Roman" w:hAnsi="Times New Roman" w:eastAsia="等线"/>
          <w:color w:val="FF0000"/>
          <w:sz w:val="24"/>
          <w:szCs w:val="24"/>
          <w:lang w:val="en-US" w:eastAsia="zh-CN"/>
        </w:rPr>
      </w:pPr>
      <w:r>
        <w:rPr>
          <w:rFonts w:ascii="Times New Roman" w:hAnsi="Times New Roman"/>
          <w:color w:val="FF0000"/>
          <w:sz w:val="24"/>
          <w:szCs w:val="24"/>
        </w:rPr>
        <w:t>As is well known, aging is an important pathogenic factor in OA, and Nrf2 can play an indispensable role in inhibiting cellular aging through the antioxidant system.</w:t>
      </w:r>
      <w:r>
        <w:rPr>
          <w:rFonts w:hint="eastAsia" w:ascii="Times New Roman" w:hAnsi="Times New Roman"/>
          <w:color w:val="FF0000"/>
          <w:sz w:val="24"/>
          <w:szCs w:val="24"/>
        </w:rPr>
        <w:t xml:space="preserve"> </w:t>
      </w:r>
      <w:r>
        <w:rPr>
          <w:rFonts w:ascii="Times New Roman" w:hAnsi="Times New Roman"/>
          <w:color w:val="FF0000"/>
          <w:sz w:val="24"/>
          <w:szCs w:val="24"/>
        </w:rPr>
        <w:t xml:space="preserve">Research has shown that the activity of Nrf2 gradually decreases during the aging process of human fibroblasts. As expected, silencing Nrf2 is able to trigger premature aging, while pharmacologically activating Nrf2 can increase cell lifespan, indicating that in the context of oxidative stress, </w:t>
      </w:r>
      <w:r>
        <w:rPr>
          <w:rFonts w:hint="eastAsia" w:ascii="Times New Roman" w:hAnsi="Times New Roman"/>
          <w:color w:val="FF0000"/>
          <w:sz w:val="24"/>
          <w:szCs w:val="24"/>
        </w:rPr>
        <w:t xml:space="preserve">the </w:t>
      </w:r>
      <w:r>
        <w:rPr>
          <w:rFonts w:ascii="Times New Roman" w:hAnsi="Times New Roman"/>
          <w:color w:val="FF0000"/>
          <w:sz w:val="24"/>
          <w:szCs w:val="24"/>
        </w:rPr>
        <w:t>inhibi</w:t>
      </w:r>
      <w:r>
        <w:rPr>
          <w:rFonts w:hint="eastAsia" w:ascii="Times New Roman" w:hAnsi="Times New Roman"/>
          <w:color w:val="FF0000"/>
          <w:sz w:val="24"/>
          <w:szCs w:val="24"/>
        </w:rPr>
        <w:t xml:space="preserve">tion of </w:t>
      </w:r>
      <w:r>
        <w:rPr>
          <w:rFonts w:ascii="Times New Roman" w:hAnsi="Times New Roman"/>
          <w:color w:val="FF0000"/>
          <w:sz w:val="24"/>
          <w:szCs w:val="24"/>
        </w:rPr>
        <w:t xml:space="preserve">Nrf2 signaling </w:t>
      </w:r>
      <w:r>
        <w:rPr>
          <w:rFonts w:hint="eastAsia" w:ascii="Times New Roman" w:hAnsi="Times New Roman"/>
          <w:color w:val="FF0000"/>
          <w:sz w:val="24"/>
          <w:szCs w:val="24"/>
        </w:rPr>
        <w:t>is capable of</w:t>
      </w:r>
      <w:r>
        <w:rPr>
          <w:rFonts w:ascii="Times New Roman" w:hAnsi="Times New Roman"/>
          <w:color w:val="FF0000"/>
          <w:sz w:val="24"/>
          <w:szCs w:val="24"/>
        </w:rPr>
        <w:t xml:space="preserve"> </w:t>
      </w:r>
      <w:r>
        <w:rPr>
          <w:rFonts w:hint="eastAsia" w:ascii="Times New Roman" w:hAnsi="Times New Roman"/>
          <w:color w:val="FF0000"/>
          <w:sz w:val="24"/>
          <w:szCs w:val="24"/>
        </w:rPr>
        <w:t>facilitating</w:t>
      </w:r>
      <w:r>
        <w:rPr>
          <w:rFonts w:ascii="Times New Roman" w:hAnsi="Times New Roman"/>
          <w:color w:val="FF0000"/>
          <w:sz w:val="24"/>
          <w:szCs w:val="24"/>
        </w:rPr>
        <w:t xml:space="preserve"> premature cell aging</w:t>
      </w:r>
      <w:r>
        <w:rPr>
          <w:rFonts w:hint="eastAsia" w:ascii="Times New Roman" w:hAnsi="Times New Roman"/>
          <w:color w:val="FF0000"/>
          <w:sz w:val="24"/>
          <w:szCs w:val="24"/>
        </w:rPr>
        <w:t xml:space="preserve"> </w:t>
      </w:r>
      <w:r>
        <w:rPr>
          <w:rFonts w:ascii="Times New Roman" w:hAnsi="Times New Roman"/>
          <w:color w:val="FF0000"/>
          <w:sz w:val="24"/>
          <w:szCs w:val="24"/>
        </w:rPr>
        <w:fldChar w:fldCharType="begin">
          <w:fldData xml:space="preserve">PEVuZE5vdGU+PENpdGU+PEF1dGhvcj5aaW5vdmtpbjwvQXV0aG9yPjxZZWFyPjIwMjI8L1llYXI+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</w:fldData>
        </w:fldChar>
      </w:r>
      <w:r>
        <w:rPr>
          <w:rFonts w:ascii="Times New Roman" w:hAnsi="Times New Roman"/>
          <w:color w:val="FF0000"/>
          <w:sz w:val="24"/>
          <w:szCs w:val="24"/>
        </w:rPr>
        <w:instrText xml:space="preserve"> ADDIN EN.CITE </w:instrText>
      </w:r>
      <w:r>
        <w:rPr>
          <w:rFonts w:ascii="Times New Roman" w:hAnsi="Times New Roman"/>
          <w:color w:val="FF0000"/>
          <w:sz w:val="24"/>
          <w:szCs w:val="24"/>
        </w:rPr>
        <w:fldChar w:fldCharType="begin">
          <w:fldData xml:space="preserve">PEVuZE5vdGU+PENpdGU+PEF1dGhvcj5aaW5vdmtpbjwvQXV0aG9yPjxZZWFyPjIwMjI8L1llYXI+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</w:fldData>
        </w:fldChar>
      </w:r>
      <w:r>
        <w:rPr>
          <w:rFonts w:ascii="Times New Roman" w:hAnsi="Times New Roman"/>
          <w:color w:val="FF0000"/>
          <w:sz w:val="24"/>
          <w:szCs w:val="24"/>
        </w:rPr>
        <w:instrText xml:space="preserve"> ADDIN EN.CITE.DATA </w:instrText>
      </w:r>
      <w:r>
        <w:rPr>
          <w:rFonts w:ascii="Times New Roman" w:hAnsi="Times New Roman"/>
          <w:color w:val="FF0000"/>
          <w:sz w:val="24"/>
          <w:szCs w:val="24"/>
        </w:rPr>
        <w:fldChar w:fldCharType="end"/>
      </w:r>
      <w:r>
        <w:rPr>
          <w:rFonts w:ascii="Times New Roman" w:hAnsi="Times New Roman"/>
          <w:color w:val="FF0000"/>
          <w:sz w:val="24"/>
          <w:szCs w:val="24"/>
        </w:rPr>
        <w:fldChar w:fldCharType="separate"/>
      </w:r>
      <w:r>
        <w:rPr>
          <w:rFonts w:ascii="Times New Roman" w:hAnsi="Times New Roman"/>
          <w:color w:val="FF0000"/>
          <w:sz w:val="24"/>
          <w:szCs w:val="24"/>
        </w:rPr>
        <w:t>[50]</w:t>
      </w:r>
      <w:r>
        <w:rPr>
          <w:rFonts w:ascii="Times New Roman" w:hAnsi="Times New Roman"/>
          <w:color w:val="FF0000"/>
          <w:sz w:val="24"/>
          <w:szCs w:val="24"/>
        </w:rPr>
        <w:fldChar w:fldCharType="end"/>
      </w:r>
      <w:r>
        <w:rPr>
          <w:rFonts w:ascii="Times New Roman" w:hAnsi="Times New Roman"/>
          <w:color w:val="FF0000"/>
          <w:sz w:val="24"/>
          <w:szCs w:val="24"/>
        </w:rPr>
        <w:t>.</w:t>
      </w:r>
      <w:r>
        <w:rPr>
          <w:rFonts w:hint="eastAsia" w:ascii="Times New Roman" w:hAnsi="Times New Roman"/>
          <w:color w:val="FF0000"/>
          <w:sz w:val="24"/>
          <w:szCs w:val="24"/>
        </w:rPr>
        <w:t xml:space="preserve"> </w:t>
      </w:r>
      <w:r>
        <w:rPr>
          <w:rFonts w:ascii="Times New Roman" w:hAnsi="Times New Roman"/>
          <w:sz w:val="24"/>
          <w:szCs w:val="24"/>
        </w:rPr>
        <w:t xml:space="preserve">Currently, numerous comprehensive studies have demonstrated that the role of </w:t>
      </w:r>
      <w:r>
        <w:rPr>
          <w:rFonts w:hint="eastAsia" w:ascii="Times New Roman" w:hAnsi="Times New Roman"/>
          <w:sz w:val="24"/>
          <w:szCs w:val="24"/>
        </w:rPr>
        <w:t>Nrf2</w:t>
      </w:r>
      <w:r>
        <w:rPr>
          <w:rFonts w:ascii="Times New Roman" w:hAnsi="Times New Roman"/>
          <w:sz w:val="24"/>
          <w:szCs w:val="24"/>
        </w:rPr>
        <w:t xml:space="preserve"> transcription factor plays an essential role in maintaining cartilage homeostasis and regulating redox balance in </w:t>
      </w:r>
      <w:r>
        <w:rPr>
          <w:rFonts w:hint="eastAsia" w:ascii="Times New Roman" w:hAnsi="Times New Roman"/>
          <w:sz w:val="24"/>
          <w:szCs w:val="24"/>
        </w:rPr>
        <w:t>OA</w:t>
      </w:r>
      <w:r>
        <w:rPr>
          <w:rFonts w:ascii="Times New Roman" w:hAnsi="Times New Roman"/>
          <w:sz w:val="24"/>
          <w:szCs w:val="24"/>
        </w:rPr>
        <w:t>.</w:t>
      </w:r>
      <w:r>
        <w:rPr>
          <w:rFonts w:hint="eastAsia" w:ascii="Times New Roman" w:hAnsi="Times New Roman"/>
          <w:sz w:val="24"/>
          <w:szCs w:val="24"/>
        </w:rPr>
        <w:t xml:space="preserve"> Antioxidant and detoxification enzymes</w:t>
      </w:r>
      <w:r>
        <w:rPr>
          <w:rFonts w:ascii="Times New Roman" w:hAnsi="Times New Roman"/>
          <w:sz w:val="24"/>
          <w:szCs w:val="24"/>
        </w:rPr>
        <w:t xml:space="preserve">, </w:t>
      </w:r>
      <w:r>
        <w:rPr>
          <w:rFonts w:hint="eastAsia" w:ascii="Times New Roman" w:hAnsi="Times New Roman"/>
          <w:sz w:val="24"/>
          <w:szCs w:val="24"/>
        </w:rPr>
        <w:t>such as</w:t>
      </w:r>
      <w:r>
        <w:rPr>
          <w:rFonts w:ascii="Times New Roman" w:hAnsi="Times New Roman"/>
          <w:sz w:val="24"/>
          <w:szCs w:val="24"/>
        </w:rPr>
        <w:t xml:space="preserve"> heme oxygenase 1 (HO-1), sulfiredoxin (Srx), thioredoxin reductase (TrxR), </w:t>
      </w:r>
      <w:r>
        <w:rPr>
          <w:rFonts w:hint="eastAsia" w:ascii="Times New Roman" w:hAnsi="Times New Roman"/>
          <w:sz w:val="24"/>
          <w:szCs w:val="24"/>
        </w:rPr>
        <w:t>p</w:t>
      </w:r>
      <w:r>
        <w:rPr>
          <w:rFonts w:ascii="Times New Roman" w:hAnsi="Times New Roman"/>
          <w:sz w:val="24"/>
          <w:szCs w:val="24"/>
        </w:rPr>
        <w:t xml:space="preserve">eroxiredoxins (Prxs), catalase, SODs, glutathione peroxidase (GPx), and </w:t>
      </w:r>
      <w:r>
        <w:rPr>
          <w:rFonts w:hint="eastAsia" w:ascii="Times New Roman" w:hAnsi="Times New Roman"/>
          <w:sz w:val="24"/>
          <w:szCs w:val="24"/>
        </w:rPr>
        <w:t>NADPH:quinone oxidoreductase 1 (NQO1),</w:t>
      </w:r>
      <w:r>
        <w:rPr>
          <w:rFonts w:ascii="Times New Roman" w:hAnsi="Times New Roman"/>
          <w:sz w:val="24"/>
          <w:szCs w:val="24"/>
        </w:rPr>
        <w:t xml:space="preserve"> can be significantly regulated and induced by </w:t>
      </w:r>
      <w:r>
        <w:rPr>
          <w:rFonts w:hint="eastAsia" w:ascii="Times New Roman" w:hAnsi="Times New Roman"/>
          <w:sz w:val="24"/>
          <w:szCs w:val="24"/>
        </w:rPr>
        <w:t>Nrf2</w:t>
      </w:r>
      <w:r>
        <w:rPr>
          <w:rFonts w:ascii="Times New Roman" w:hAnsi="Times New Roman"/>
          <w:sz w:val="24"/>
          <w:szCs w:val="24"/>
        </w:rPr>
        <w:t xml:space="preserve">. Therefore, </w:t>
      </w:r>
      <w:r>
        <w:rPr>
          <w:rFonts w:hint="eastAsia" w:ascii="Times New Roman" w:hAnsi="Times New Roman"/>
          <w:sz w:val="24"/>
          <w:szCs w:val="24"/>
        </w:rPr>
        <w:t>keeping</w:t>
      </w:r>
      <w:r>
        <w:rPr>
          <w:rFonts w:ascii="Times New Roman" w:hAnsi="Times New Roman"/>
          <w:sz w:val="24"/>
          <w:szCs w:val="24"/>
        </w:rPr>
        <w:t xml:space="preserve"> the stability of </w:t>
      </w:r>
      <w:r>
        <w:rPr>
          <w:rFonts w:hint="eastAsia" w:ascii="Times New Roman" w:hAnsi="Times New Roman"/>
          <w:sz w:val="24"/>
          <w:szCs w:val="24"/>
        </w:rPr>
        <w:t>Nrf2</w:t>
      </w:r>
      <w:r>
        <w:rPr>
          <w:rFonts w:ascii="Times New Roman" w:hAnsi="Times New Roman"/>
          <w:sz w:val="24"/>
          <w:szCs w:val="24"/>
        </w:rPr>
        <w:t xml:space="preserve"> physiological function </w:t>
      </w:r>
      <w:r>
        <w:rPr>
          <w:rFonts w:hint="eastAsia" w:ascii="Times New Roman" w:hAnsi="Times New Roman"/>
          <w:sz w:val="24"/>
          <w:szCs w:val="24"/>
        </w:rPr>
        <w:t>exert</w:t>
      </w:r>
      <w:r>
        <w:rPr>
          <w:rFonts w:ascii="Times New Roman" w:hAnsi="Times New Roman"/>
          <w:sz w:val="24"/>
          <w:szCs w:val="24"/>
        </w:rPr>
        <w:t xml:space="preserve">s an </w:t>
      </w:r>
      <w:r>
        <w:rPr>
          <w:rFonts w:hint="eastAsia" w:ascii="Times New Roman" w:hAnsi="Times New Roman"/>
          <w:sz w:val="24"/>
          <w:szCs w:val="24"/>
        </w:rPr>
        <w:t>essential</w:t>
      </w:r>
      <w:r>
        <w:rPr>
          <w:rFonts w:ascii="Times New Roman" w:hAnsi="Times New Roman"/>
          <w:sz w:val="24"/>
          <w:szCs w:val="24"/>
        </w:rPr>
        <w:t xml:space="preserve"> </w:t>
      </w:r>
      <w:r>
        <w:rPr>
          <w:rFonts w:hint="eastAsia" w:ascii="Times New Roman" w:hAnsi="Times New Roman"/>
          <w:sz w:val="24"/>
          <w:szCs w:val="24"/>
        </w:rPr>
        <w:t>effect</w:t>
      </w:r>
      <w:r>
        <w:rPr>
          <w:rFonts w:ascii="Times New Roman" w:hAnsi="Times New Roman"/>
          <w:sz w:val="24"/>
          <w:szCs w:val="24"/>
        </w:rPr>
        <w:t xml:space="preserve"> in maintaining </w:t>
      </w:r>
      <w:r>
        <w:rPr>
          <w:rFonts w:hint="eastAsia" w:ascii="Times New Roman" w:hAnsi="Times New Roman"/>
          <w:sz w:val="24"/>
          <w:szCs w:val="24"/>
        </w:rPr>
        <w:t>cellular redox homeostasi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UZWJheTwvQXV0aG9yPjxZZWFyPjIwMTU8L1llYXI+PFJl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ZWJheTwvQXV0aG9yPjxZZWFyPjIwMTU8L1llYXI+PFJl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1]</w:t>
      </w:r>
      <w:r>
        <w:rPr>
          <w:rFonts w:ascii="Times New Roman" w:hAnsi="Times New Roman"/>
          <w:sz w:val="24"/>
          <w:szCs w:val="24"/>
        </w:rPr>
        <w:fldChar w:fldCharType="end"/>
      </w:r>
      <w:r>
        <w:rPr>
          <w:rFonts w:ascii="Times New Roman" w:hAnsi="Times New Roman"/>
          <w:sz w:val="24"/>
          <w:szCs w:val="24"/>
        </w:rPr>
        <w:t>.</w:t>
      </w:r>
      <w:r>
        <w:rPr>
          <w:rFonts w:hint="eastAsia" w:ascii="Times New Roman" w:hAnsi="Times New Roman"/>
          <w:sz w:val="24"/>
          <w:szCs w:val="24"/>
          <w:vertAlign w:val="superscript"/>
        </w:rPr>
        <w:t xml:space="preserve"> </w:t>
      </w:r>
      <w:r>
        <w:rPr>
          <w:rFonts w:ascii="Times New Roman" w:hAnsi="Times New Roman"/>
          <w:sz w:val="24"/>
          <w:szCs w:val="24"/>
        </w:rPr>
        <w:t>Recent studies have validated</w:t>
      </w:r>
      <w:r>
        <w:rPr>
          <w:rFonts w:hint="eastAsia" w:ascii="Times New Roman" w:hAnsi="Times New Roman"/>
          <w:sz w:val="24"/>
          <w:szCs w:val="24"/>
        </w:rPr>
        <w:t xml:space="preserve"> that </w:t>
      </w:r>
      <w:r>
        <w:rPr>
          <w:rFonts w:ascii="Times New Roman" w:hAnsi="Times New Roman"/>
          <w:sz w:val="24"/>
          <w:szCs w:val="24"/>
        </w:rPr>
        <w:t xml:space="preserve">the </w:t>
      </w:r>
      <w:r>
        <w:rPr>
          <w:rFonts w:hint="eastAsia" w:ascii="Times New Roman" w:hAnsi="Times New Roman"/>
          <w:sz w:val="24"/>
          <w:szCs w:val="24"/>
        </w:rPr>
        <w:t xml:space="preserve">activation of Nrf2 can decrease ROS production induced by IL-1β in chondrocytes, further suggesting that Nrf2 is a </w:t>
      </w:r>
      <w:r>
        <w:rPr>
          <w:rFonts w:ascii="Times New Roman" w:hAnsi="Times New Roman"/>
          <w:sz w:val="24"/>
          <w:szCs w:val="24"/>
        </w:rPr>
        <w:t>momentous</w:t>
      </w:r>
      <w:r>
        <w:rPr>
          <w:rFonts w:hint="eastAsia" w:ascii="Times New Roman" w:hAnsi="Times New Roman"/>
          <w:sz w:val="24"/>
          <w:szCs w:val="24"/>
        </w:rPr>
        <w:t xml:space="preserve"> determinant of antioxidant response</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WYWFtb25kZS1HYXJjaWE8L0F1dGhvcj48WWVhcj4yMDE3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DUwNS0xNDUxNTwvcGFnZXM+PHZvbHVtZT4y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U5LTE3MTwv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WYWFtb25kZS1HYXJjaWE8L0F1dGhvcj48WWVhcj4yMDE3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DUwNS0xNDUxNTwvcGFnZXM+PHZvbHVtZT4y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U5LTE3MTwv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2, 53]</w:t>
      </w:r>
      <w:r>
        <w:rPr>
          <w:rFonts w:ascii="Times New Roman" w:hAnsi="Times New Roman"/>
          <w:sz w:val="24"/>
          <w:szCs w:val="24"/>
        </w:rPr>
        <w:fldChar w:fldCharType="end"/>
      </w:r>
      <w:r>
        <w:rPr>
          <w:rFonts w:ascii="Times New Roman" w:hAnsi="Times New Roman"/>
          <w:sz w:val="24"/>
          <w:szCs w:val="24"/>
        </w:rPr>
        <w:t>.</w:t>
      </w:r>
      <w:r>
        <w:rPr>
          <w:rFonts w:hint="eastAsia" w:ascii="Times New Roman" w:hAnsi="Times New Roman"/>
          <w:sz w:val="24"/>
          <w:szCs w:val="24"/>
        </w:rPr>
        <w:t xml:space="preserve"> According to the study of </w:t>
      </w:r>
      <w:r>
        <w:rPr>
          <w:rFonts w:hint="eastAsia" w:ascii="Times New Roman" w:hAnsi="Times New Roman"/>
          <w:i/>
          <w:iCs/>
          <w:sz w:val="24"/>
          <w:szCs w:val="24"/>
        </w:rPr>
        <w:t>Y. Wang et al</w:t>
      </w:r>
      <w:r>
        <w:rPr>
          <w:rFonts w:hint="eastAsia" w:ascii="Times New Roman" w:hAnsi="Times New Roman"/>
          <w:sz w:val="24"/>
          <w:szCs w:val="24"/>
        </w:rPr>
        <w:t>, the level of Nrf2 protein in human OA chondrocytes has been decreased compared with healthy chondrocyte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YW5nPC9BdXRob3I+PFllYXI+MjAxNTwvWWVhcj48UmVj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YW5nPC9BdXRob3I+PFllYXI+MjAxNTwvWWVhcj48UmVj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4]</w:t>
      </w:r>
      <w:r>
        <w:rPr>
          <w:rFonts w:ascii="Times New Roman" w:hAnsi="Times New Roman"/>
          <w:sz w:val="24"/>
          <w:szCs w:val="24"/>
        </w:rPr>
        <w:fldChar w:fldCharType="end"/>
      </w:r>
      <w:r>
        <w:rPr>
          <w:rFonts w:hint="eastAsia" w:ascii="Times New Roman" w:hAnsi="Times New Roman"/>
          <w:sz w:val="24"/>
          <w:szCs w:val="24"/>
        </w:rPr>
        <w:t xml:space="preserve">. </w:t>
      </w:r>
      <w:r>
        <w:rPr>
          <w:rFonts w:ascii="Times New Roman" w:hAnsi="Times New Roman"/>
          <w:sz w:val="24"/>
          <w:szCs w:val="24"/>
        </w:rPr>
        <w:t>Interestingly</w:t>
      </w:r>
      <w:r>
        <w:rPr>
          <w:rFonts w:hint="eastAsia" w:ascii="Times New Roman" w:hAnsi="Times New Roman"/>
          <w:sz w:val="24"/>
          <w:szCs w:val="24"/>
        </w:rPr>
        <w:t xml:space="preserve">, other researches have confirmed </w:t>
      </w:r>
      <w:r>
        <w:rPr>
          <w:rFonts w:ascii="Times New Roman" w:hAnsi="Times New Roman"/>
          <w:sz w:val="24"/>
          <w:szCs w:val="24"/>
        </w:rPr>
        <w:t>that Nrf2 protein levels are increased in OA cartilage and synovium compared with normal individual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WYWFtb25kZS1HYXJjaWE8L0F1dGhvcj48WWVhcj4yMDE3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DUwNS0xNDUxNTwvcGFnZXM+PHZvbHVtZT4y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U5LTE3MTwv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WYWFtb25kZS1HYXJjaWE8L0F1dGhvcj48WWVhcj4yMDE3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DUwNS0xNDUxNTwvcGFnZXM+PHZvbHVtZT4y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2, 53]</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Furthermore, </w:t>
      </w:r>
      <w:r>
        <w:rPr>
          <w:rFonts w:hint="eastAsia" w:ascii="Times New Roman" w:hAnsi="Times New Roman"/>
          <w:i/>
          <w:iCs/>
          <w:sz w:val="24"/>
          <w:szCs w:val="24"/>
        </w:rPr>
        <w:t>N.M. Khan et al</w:t>
      </w:r>
      <w:r>
        <w:rPr>
          <w:rFonts w:hint="eastAsia" w:ascii="Times New Roman" w:hAnsi="Times New Roman"/>
          <w:sz w:val="24"/>
          <w:szCs w:val="24"/>
        </w:rPr>
        <w:t xml:space="preserve"> have proposed that the expression of Nrf2 gene is dramatically elevated in </w:t>
      </w:r>
      <w:r>
        <w:rPr>
          <w:rFonts w:ascii="Times New Roman" w:hAnsi="Times New Roman"/>
          <w:sz w:val="24"/>
          <w:szCs w:val="24"/>
        </w:rPr>
        <w:t>severely</w:t>
      </w:r>
      <w:r>
        <w:rPr>
          <w:rFonts w:hint="eastAsia" w:ascii="Times New Roman" w:hAnsi="Times New Roman"/>
          <w:sz w:val="24"/>
          <w:szCs w:val="24"/>
        </w:rPr>
        <w:t>-injured OA cartilage</w:t>
      </w:r>
      <w:r>
        <w:rPr>
          <w:rFonts w:ascii="Times New Roman" w:hAnsi="Times New Roman"/>
          <w:sz w:val="24"/>
          <w:szCs w:val="24"/>
        </w:rPr>
        <w:t xml:space="preserve"> </w:t>
      </w:r>
      <w:r>
        <w:rPr>
          <w:rFonts w:hint="eastAsia" w:ascii="Times New Roman" w:hAnsi="Times New Roman"/>
          <w:sz w:val="24"/>
          <w:szCs w:val="24"/>
        </w:rPr>
        <w:t>compared to non-injured samples from the same OA joint</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LaGFuPC9BdXRob3I+PFllYXI+MjAxODwvWWVhcj48UmVj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OS0xNzE8L3BhZ2Vz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aGFuPC9BdXRob3I+PFllYXI+MjAxODwvWWVhcj48UmVj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OS0xNzE8L3BhZ2Vz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3]</w:t>
      </w:r>
      <w:r>
        <w:rPr>
          <w:rFonts w:ascii="Times New Roman" w:hAnsi="Times New Roman"/>
          <w:sz w:val="24"/>
          <w:szCs w:val="24"/>
        </w:rPr>
        <w:fldChar w:fldCharType="end"/>
      </w:r>
      <w:r>
        <w:rPr>
          <w:rFonts w:hint="eastAsia" w:ascii="Times New Roman" w:hAnsi="Times New Roman"/>
          <w:sz w:val="24"/>
          <w:szCs w:val="24"/>
          <w:lang w:val="en-US" w:eastAsia="zh-CN"/>
        </w:rPr>
        <w:t>.</w:t>
      </w:r>
    </w:p>
    <w:p>
      <w:pPr>
        <w:spacing w:line="360" w:lineRule="auto"/>
        <w:ind w:firstLine="480" w:firstLineChars="200"/>
        <w:rPr>
          <w:rFonts w:hint="eastAsia" w:ascii="Times New Roman" w:hAnsi="Times New Roman" w:eastAsia="等线"/>
          <w:sz w:val="24"/>
          <w:szCs w:val="24"/>
          <w:lang w:val="en-US" w:eastAsia="zh-CN"/>
        </w:rPr>
      </w:pPr>
      <w:r>
        <w:rPr>
          <w:rFonts w:hint="eastAsia" w:ascii="Times New Roman" w:hAnsi="Times New Roman"/>
          <w:sz w:val="24"/>
          <w:szCs w:val="24"/>
        </w:rPr>
        <w:t>Recentl</w:t>
      </w:r>
      <w:r>
        <w:rPr>
          <w:rFonts w:ascii="Times New Roman" w:hAnsi="Times New Roman"/>
          <w:sz w:val="24"/>
          <w:szCs w:val="24"/>
        </w:rPr>
        <w:t xml:space="preserve">y, </w:t>
      </w:r>
      <w:r>
        <w:rPr>
          <w:rFonts w:ascii="Times New Roman" w:hAnsi="Times New Roman"/>
          <w:spacing w:val="15"/>
          <w:sz w:val="24"/>
          <w:szCs w:val="24"/>
        </w:rPr>
        <w:t xml:space="preserve">it has been well acknowledged that </w:t>
      </w:r>
      <w:r>
        <w:rPr>
          <w:rFonts w:hint="eastAsia" w:ascii="Times New Roman" w:hAnsi="Times New Roman"/>
          <w:sz w:val="24"/>
          <w:szCs w:val="24"/>
        </w:rPr>
        <w:t>Nrf2 play</w:t>
      </w:r>
      <w:r>
        <w:rPr>
          <w:rFonts w:ascii="Times New Roman" w:hAnsi="Times New Roman"/>
          <w:sz w:val="24"/>
          <w:szCs w:val="24"/>
        </w:rPr>
        <w:t>s</w:t>
      </w:r>
      <w:r>
        <w:rPr>
          <w:rFonts w:hint="eastAsia" w:ascii="Times New Roman" w:hAnsi="Times New Roman"/>
          <w:sz w:val="24"/>
          <w:szCs w:val="24"/>
        </w:rPr>
        <w:t xml:space="preserve"> an integral role in the maintain of cartilage homeostasis in vivo. Of note, </w:t>
      </w:r>
      <w:r>
        <w:rPr>
          <w:rFonts w:hint="eastAsia" w:ascii="Times New Roman" w:hAnsi="Times New Roman"/>
          <w:i/>
          <w:iCs/>
          <w:sz w:val="24"/>
          <w:szCs w:val="24"/>
        </w:rPr>
        <w:t>C.J. Wruck et al</w:t>
      </w:r>
      <w:r>
        <w:rPr>
          <w:rFonts w:hint="eastAsia" w:ascii="Times New Roman" w:hAnsi="Times New Roman"/>
          <w:sz w:val="24"/>
          <w:szCs w:val="24"/>
        </w:rPr>
        <w:t xml:space="preserve"> have found and confirmed that in </w:t>
      </w:r>
      <w:r>
        <w:rPr>
          <w:rFonts w:ascii="Times New Roman" w:hAnsi="Times New Roman"/>
          <w:sz w:val="24"/>
          <w:szCs w:val="24"/>
        </w:rPr>
        <w:t>the mouse model of rheumatoid arthritis</w:t>
      </w:r>
      <w:r>
        <w:rPr>
          <w:rFonts w:hint="eastAsia" w:ascii="Times New Roman" w:hAnsi="Times New Roman"/>
          <w:sz w:val="24"/>
          <w:szCs w:val="24"/>
        </w:rPr>
        <w:t xml:space="preserve">, Nrf2 knockout mice showed higher levels of oxidative stress and </w:t>
      </w:r>
      <w:r>
        <w:rPr>
          <w:rFonts w:ascii="Times New Roman" w:hAnsi="Times New Roman"/>
          <w:sz w:val="24"/>
          <w:szCs w:val="24"/>
        </w:rPr>
        <w:t>more severe articular cartilage damage</w:t>
      </w:r>
      <w:r>
        <w:rPr>
          <w:rFonts w:hint="eastAsia" w:ascii="Times New Roman" w:hAnsi="Times New Roman"/>
          <w:sz w:val="24"/>
          <w:szCs w:val="24"/>
        </w:rPr>
        <w:t>, compared with wild-type mice</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XcnVjazwvQXV0aG9yPjxZZWFyPjIwMTE8L1llYXI+PFJl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cnVjazwvQXV0aG9yPjxZZWFyPjIwMTE8L1llYXI+PFJl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5]</w:t>
      </w:r>
      <w:r>
        <w:rPr>
          <w:rFonts w:ascii="Times New Roman" w:hAnsi="Times New Roman"/>
          <w:sz w:val="24"/>
          <w:szCs w:val="24"/>
        </w:rPr>
        <w:fldChar w:fldCharType="end"/>
      </w:r>
      <w:r>
        <w:rPr>
          <w:rFonts w:hint="eastAsia" w:ascii="Times New Roman" w:hAnsi="Times New Roman"/>
          <w:sz w:val="24"/>
          <w:szCs w:val="24"/>
          <w:lang w:val="en-US" w:eastAsia="zh-CN"/>
        </w:rPr>
        <w:t>.</w:t>
      </w:r>
      <w:r>
        <w:t xml:space="preserve"> </w:t>
      </w:r>
      <w:r>
        <w:rPr>
          <w:rFonts w:hint="eastAsia" w:ascii="Times New Roman" w:hAnsi="Times New Roman"/>
          <w:sz w:val="24"/>
          <w:szCs w:val="24"/>
        </w:rPr>
        <w:t xml:space="preserve">Moreover, according to </w:t>
      </w:r>
      <w:r>
        <w:rPr>
          <w:rFonts w:hint="eastAsia" w:ascii="Times New Roman" w:hAnsi="Times New Roman"/>
          <w:i/>
          <w:iCs/>
          <w:sz w:val="24"/>
          <w:szCs w:val="24"/>
        </w:rPr>
        <w:t>D. Cai et al</w:t>
      </w:r>
      <w:r>
        <w:rPr>
          <w:rFonts w:hint="eastAsia" w:ascii="Times New Roman" w:hAnsi="Times New Roman"/>
          <w:sz w:val="24"/>
          <w:szCs w:val="24"/>
        </w:rPr>
        <w:t>, Nrf2 knockout mice exhibited more severe OA phenotype compared to wild-type mice in both post-traumatic OA models and inflammatory OA model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DYWk8L0F1dGhvcj48WWVhcj4yMDE1PC9ZZWFyPjxSZWNO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k8L0F1dGhvcj48WWVhcj4yMDE1PC9ZZWFyPjxSZWNO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6]</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rPr>
        <w:t xml:space="preserve"> Meanwhile, histone deacetylation inhibitors (TSA) have been shown to </w:t>
      </w:r>
      <w:r>
        <w:rPr>
          <w:rFonts w:hint="eastAsia" w:ascii="Times New Roman" w:hAnsi="Times New Roman" w:eastAsia="宋体"/>
          <w:sz w:val="24"/>
          <w:szCs w:val="28"/>
        </w:rPr>
        <w:t>a</w:t>
      </w:r>
      <w:r>
        <w:rPr>
          <w:rFonts w:ascii="Times New Roman" w:hAnsi="Times New Roman" w:eastAsia="宋体"/>
          <w:sz w:val="24"/>
          <w:szCs w:val="28"/>
        </w:rPr>
        <w:t>meliorate</w:t>
      </w:r>
      <w:r>
        <w:rPr>
          <w:rFonts w:hint="eastAsia" w:ascii="Times New Roman" w:hAnsi="Times New Roman"/>
          <w:sz w:val="24"/>
          <w:szCs w:val="24"/>
        </w:rPr>
        <w:t xml:space="preserve"> the progression </w:t>
      </w:r>
      <w:r>
        <w:rPr>
          <w:rFonts w:ascii="Times New Roman" w:hAnsi="Times New Roman"/>
          <w:sz w:val="24"/>
          <w:szCs w:val="24"/>
        </w:rPr>
        <w:t xml:space="preserve">of </w:t>
      </w:r>
      <w:r>
        <w:rPr>
          <w:rFonts w:hint="eastAsia" w:ascii="Times New Roman" w:hAnsi="Times New Roman"/>
          <w:sz w:val="24"/>
          <w:szCs w:val="24"/>
        </w:rPr>
        <w:t>OA</w:t>
      </w:r>
      <w:r>
        <w:rPr>
          <w:rFonts w:ascii="Times New Roman" w:hAnsi="Times New Roman"/>
          <w:sz w:val="24"/>
          <w:szCs w:val="24"/>
        </w:rPr>
        <w:t xml:space="preserve"> in the above two mouse models</w:t>
      </w:r>
      <w:r>
        <w:rPr>
          <w:rFonts w:hint="eastAsia" w:ascii="Times New Roman" w:hAnsi="Times New Roman"/>
          <w:sz w:val="24"/>
          <w:szCs w:val="24"/>
        </w:rPr>
        <w:t xml:space="preserve"> via TSA-induced acetylation and Nrf2 activation pathways. In chondrocytes, downstream antioxidant mediators (such as HO-1) are activated by acetylation-induced Nrf2 and lead to up-regulation of its expression, which is related to the reduction of matrix metalloproteinase expression</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DYWk8L0F1dGhvcj48WWVhcj4yMDE1PC9ZZWFyPjxSZWNO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k8L0F1dGhvcj48WWVhcj4yMDE1PC9ZZWFyPjxSZWNO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6]</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hint="eastAsia" w:ascii="Times New Roman" w:hAnsi="Times New Roman"/>
          <w:sz w:val="24"/>
          <w:szCs w:val="24"/>
        </w:rPr>
        <w:t>HO-1 is considered as a vital downstream target of Nrf2, and r</w:t>
      </w:r>
      <w:r>
        <w:rPr>
          <w:rFonts w:ascii="Times New Roman" w:hAnsi="Times New Roman"/>
          <w:sz w:val="24"/>
          <w:szCs w:val="24"/>
        </w:rPr>
        <w:t>ecent evidences have indicated that</w:t>
      </w:r>
      <w:r>
        <w:rPr>
          <w:rFonts w:hint="eastAsia" w:ascii="Times New Roman" w:hAnsi="Times New Roman"/>
          <w:sz w:val="24"/>
          <w:szCs w:val="24"/>
        </w:rPr>
        <w:t xml:space="preserve"> knockout of Bach1 that is one of a transcriptional suppressor factor of HO-1, can alleviate the severity of age-related OA and surgical-induced OA in mice</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UYWthZGE8L0F1dGhvcj48WWVhcj4yMDE1PC9ZZWFyPjxS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jI4NTwvcGFn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WthZGE8L0F1dGhvcj48WWVhcj4yMDE1PC9ZZWFyPjxS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jI4NTwvcGFn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7]</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hint="eastAsia" w:ascii="Times New Roman" w:hAnsi="Times New Roman"/>
          <w:sz w:val="24"/>
          <w:szCs w:val="24"/>
          <w:vertAlign w:val="superscript"/>
        </w:rPr>
        <w:t xml:space="preserve"> </w:t>
      </w:r>
      <w:r>
        <w:rPr>
          <w:rFonts w:hint="eastAsia" w:ascii="Times New Roman" w:hAnsi="Times New Roman"/>
          <w:sz w:val="24"/>
          <w:szCs w:val="24"/>
        </w:rPr>
        <w:t xml:space="preserve">In vitro studies, it has suggested that articular chondrocytes of Bach1 knockout mouse display higher levels of SOD2 protein, which </w:t>
      </w:r>
      <w:r>
        <w:rPr>
          <w:rFonts w:ascii="Times New Roman" w:hAnsi="Times New Roman"/>
          <w:sz w:val="24"/>
          <w:szCs w:val="24"/>
        </w:rPr>
        <w:t xml:space="preserve">is </w:t>
      </w:r>
      <w:r>
        <w:rPr>
          <w:rFonts w:hint="eastAsia" w:ascii="Times New Roman" w:hAnsi="Times New Roman"/>
          <w:sz w:val="24"/>
          <w:szCs w:val="24"/>
        </w:rPr>
        <w:t xml:space="preserve">a </w:t>
      </w:r>
      <w:r>
        <w:rPr>
          <w:rFonts w:ascii="Times New Roman" w:hAnsi="Times New Roman"/>
          <w:sz w:val="24"/>
          <w:szCs w:val="24"/>
        </w:rPr>
        <w:t>pivotal</w:t>
      </w:r>
      <w:r>
        <w:rPr>
          <w:rFonts w:hint="eastAsia" w:ascii="Times New Roman" w:hAnsi="Times New Roman"/>
          <w:sz w:val="24"/>
          <w:szCs w:val="24"/>
        </w:rPr>
        <w:t xml:space="preserve"> superoxide detoxifying antioxidant. And, </w:t>
      </w:r>
      <w:r>
        <w:rPr>
          <w:rFonts w:ascii="Times New Roman" w:hAnsi="Times New Roman"/>
          <w:sz w:val="24"/>
          <w:szCs w:val="24"/>
        </w:rPr>
        <w:t xml:space="preserve">the </w:t>
      </w:r>
      <w:r>
        <w:rPr>
          <w:rFonts w:hint="eastAsia" w:ascii="Times New Roman" w:hAnsi="Times New Roman"/>
          <w:sz w:val="24"/>
          <w:szCs w:val="24"/>
        </w:rPr>
        <w:t>level</w:t>
      </w:r>
      <w:r>
        <w:rPr>
          <w:rFonts w:ascii="Times New Roman" w:hAnsi="Times New Roman"/>
          <w:sz w:val="24"/>
          <w:szCs w:val="24"/>
        </w:rPr>
        <w:t xml:space="preserve"> of </w:t>
      </w:r>
      <w:r>
        <w:rPr>
          <w:rFonts w:hint="eastAsia" w:ascii="Times New Roman" w:hAnsi="Times New Roman"/>
          <w:sz w:val="24"/>
          <w:szCs w:val="24"/>
        </w:rPr>
        <w:t>SOD2</w:t>
      </w:r>
      <w:r>
        <w:rPr>
          <w:rFonts w:ascii="Times New Roman" w:hAnsi="Times New Roman"/>
          <w:sz w:val="24"/>
          <w:szCs w:val="24"/>
        </w:rPr>
        <w:t xml:space="preserve"> has been found to </w:t>
      </w:r>
      <w:r>
        <w:rPr>
          <w:rFonts w:hint="eastAsia" w:ascii="Times New Roman" w:hAnsi="Times New Roman"/>
          <w:sz w:val="24"/>
          <w:szCs w:val="24"/>
        </w:rPr>
        <w:t>decrease in Bach1 knockout cells after HO-1 gene expression</w:t>
      </w:r>
      <w:r>
        <w:rPr>
          <w:rFonts w:ascii="Times New Roman" w:hAnsi="Times New Roman"/>
          <w:sz w:val="24"/>
          <w:szCs w:val="24"/>
        </w:rPr>
        <w:t xml:space="preserve"> was silenced</w:t>
      </w:r>
      <w:r>
        <w:rPr>
          <w:rFonts w:hint="eastAsia" w:ascii="Times New Roman" w:hAnsi="Times New Roman"/>
          <w:sz w:val="24"/>
          <w:szCs w:val="24"/>
        </w:rPr>
        <w:t xml:space="preserve">, indicating that the expression of SOD2 is dependent on HO-1. Besides, </w:t>
      </w:r>
      <w:r>
        <w:rPr>
          <w:rFonts w:hint="eastAsia" w:ascii="Times New Roman" w:hAnsi="Times New Roman"/>
          <w:i/>
          <w:iCs/>
          <w:sz w:val="24"/>
          <w:szCs w:val="24"/>
        </w:rPr>
        <w:t>T. Takada et al</w:t>
      </w:r>
      <w:r>
        <w:rPr>
          <w:rFonts w:hint="eastAsia" w:ascii="Times New Roman" w:hAnsi="Times New Roman"/>
          <w:sz w:val="24"/>
          <w:szCs w:val="24"/>
        </w:rPr>
        <w:t xml:space="preserve"> have demonstrated that TBHP-induced chondrocytes apoptosis was enhanced when HO-1 expression was silenced, further proving that HO-1 </w:t>
      </w:r>
      <w:r>
        <w:rPr>
          <w:rFonts w:ascii="Times New Roman" w:hAnsi="Times New Roman"/>
          <w:sz w:val="24"/>
          <w:szCs w:val="24"/>
        </w:rPr>
        <w:t>exhibit</w:t>
      </w:r>
      <w:r>
        <w:rPr>
          <w:rFonts w:hint="eastAsia" w:ascii="Times New Roman" w:hAnsi="Times New Roman"/>
          <w:sz w:val="24"/>
          <w:szCs w:val="24"/>
        </w:rPr>
        <w:t>s a</w:t>
      </w:r>
      <w:r>
        <w:rPr>
          <w:rFonts w:ascii="Times New Roman" w:hAnsi="Times New Roman"/>
          <w:sz w:val="24"/>
          <w:szCs w:val="24"/>
        </w:rPr>
        <w:t>n</w:t>
      </w:r>
      <w:r>
        <w:rPr>
          <w:rFonts w:hint="eastAsia" w:ascii="Times New Roman" w:hAnsi="Times New Roman"/>
          <w:sz w:val="24"/>
          <w:szCs w:val="24"/>
        </w:rPr>
        <w:t xml:space="preserve"> </w:t>
      </w:r>
      <w:r>
        <w:rPr>
          <w:rFonts w:ascii="Times New Roman" w:hAnsi="Times New Roman"/>
          <w:sz w:val="24"/>
          <w:szCs w:val="24"/>
        </w:rPr>
        <w:t>imperative</w:t>
      </w:r>
      <w:r>
        <w:rPr>
          <w:rFonts w:hint="eastAsia" w:ascii="Times New Roman" w:hAnsi="Times New Roman"/>
          <w:sz w:val="24"/>
          <w:szCs w:val="24"/>
        </w:rPr>
        <w:t xml:space="preserve"> </w:t>
      </w:r>
      <w:r>
        <w:rPr>
          <w:rFonts w:ascii="Times New Roman" w:hAnsi="Times New Roman"/>
          <w:sz w:val="24"/>
          <w:szCs w:val="24"/>
        </w:rPr>
        <w:t>effect</w:t>
      </w:r>
      <w:r>
        <w:rPr>
          <w:rFonts w:hint="eastAsia" w:ascii="Times New Roman" w:hAnsi="Times New Roman"/>
          <w:sz w:val="24"/>
          <w:szCs w:val="24"/>
        </w:rPr>
        <w:t xml:space="preserve"> in </w:t>
      </w:r>
      <w:r>
        <w:rPr>
          <w:rFonts w:ascii="Times New Roman" w:hAnsi="Times New Roman"/>
          <w:sz w:val="24"/>
          <w:szCs w:val="24"/>
        </w:rPr>
        <w:t>the dynamic</w:t>
      </w:r>
      <w:r>
        <w:rPr>
          <w:rFonts w:hint="eastAsia" w:ascii="Times New Roman" w:hAnsi="Times New Roman"/>
          <w:sz w:val="24"/>
          <w:szCs w:val="24"/>
        </w:rPr>
        <w:t xml:space="preserve"> redox </w:t>
      </w:r>
      <w:r>
        <w:rPr>
          <w:rFonts w:ascii="Times New Roman" w:hAnsi="Times New Roman"/>
          <w:sz w:val="24"/>
          <w:szCs w:val="24"/>
        </w:rPr>
        <w:t>balance</w:t>
      </w:r>
      <w:r>
        <w:rPr>
          <w:rFonts w:hint="eastAsia" w:ascii="Times New Roman" w:hAnsi="Times New Roman"/>
          <w:sz w:val="24"/>
          <w:szCs w:val="24"/>
        </w:rPr>
        <w:t xml:space="preserve"> </w:t>
      </w:r>
      <w:r>
        <w:rPr>
          <w:rFonts w:ascii="Times New Roman" w:hAnsi="Times New Roman"/>
          <w:sz w:val="24"/>
          <w:szCs w:val="24"/>
        </w:rPr>
        <w:t xml:space="preserve">of </w:t>
      </w:r>
      <w:r>
        <w:rPr>
          <w:rFonts w:hint="eastAsia" w:ascii="Times New Roman" w:hAnsi="Times New Roman"/>
          <w:sz w:val="24"/>
          <w:szCs w:val="24"/>
        </w:rPr>
        <w:t>cartilage</w:t>
      </w:r>
      <w:r>
        <w:rPr>
          <w:rFonts w:ascii="Times New Roman" w:hAnsi="Times New Roman"/>
          <w:sz w:val="24"/>
          <w:szCs w:val="24"/>
        </w:rPr>
        <w:t xml:space="preserve"> (</w:t>
      </w:r>
      <w:r>
        <w:rPr>
          <w:rFonts w:ascii="Times New Roman" w:hAnsi="Times New Roman"/>
          <w:b/>
          <w:bCs/>
          <w:sz w:val="24"/>
          <w:szCs w:val="24"/>
        </w:rPr>
        <w:t>Figure 1</w:t>
      </w:r>
      <w:r>
        <w:rPr>
          <w:rFonts w:ascii="Times New Roman" w:hAnsi="Times New Roman"/>
          <w:sz w:val="24"/>
          <w:szCs w:val="24"/>
        </w:rPr>
        <w:t>)</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UYWthZGE8L0F1dGhvcj48WWVhcj4yMDE1PC9ZZWFyPjxS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jI4NTwvcGFn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YWthZGE8L0F1dGhvcj48WWVhcj4yMDE1PC9ZZWFyPjxS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7]</w:t>
      </w:r>
      <w:r>
        <w:rPr>
          <w:rFonts w:ascii="Times New Roman" w:hAnsi="Times New Roman"/>
          <w:sz w:val="24"/>
          <w:szCs w:val="24"/>
        </w:rPr>
        <w:fldChar w:fldCharType="end"/>
      </w:r>
      <w:r>
        <w:rPr>
          <w:rFonts w:hint="eastAsia" w:ascii="Times New Roman" w:hAnsi="Times New Roman"/>
          <w:sz w:val="24"/>
          <w:szCs w:val="24"/>
          <w:lang w:val="en-US" w:eastAsia="zh-CN"/>
        </w:rPr>
        <w:t>.</w:t>
      </w:r>
    </w:p>
    <w:p>
      <w:pPr>
        <w:spacing w:line="360" w:lineRule="auto"/>
        <w:rPr>
          <w:rFonts w:ascii="Times New Roman" w:hAnsi="Times New Roman"/>
          <w:color w:val="FF0000"/>
          <w:sz w:val="24"/>
          <w:szCs w:val="24"/>
        </w:rPr>
      </w:pPr>
      <w:r>
        <w:rPr>
          <w:rFonts w:hint="eastAsia" w:ascii="Times New Roman" w:hAnsi="Times New Roman"/>
          <w:sz w:val="24"/>
          <w:szCs w:val="24"/>
        </w:rPr>
        <w:t xml:space="preserve">Based on accumulating evidence, </w:t>
      </w:r>
      <w:r>
        <w:rPr>
          <w:rFonts w:ascii="Times New Roman" w:hAnsi="Times New Roman"/>
          <w:sz w:val="24"/>
          <w:szCs w:val="24"/>
        </w:rPr>
        <w:t>different kinds of</w:t>
      </w:r>
      <w:r>
        <w:rPr>
          <w:rFonts w:hint="eastAsia" w:ascii="Times New Roman" w:hAnsi="Times New Roman"/>
          <w:sz w:val="24"/>
          <w:szCs w:val="24"/>
        </w:rPr>
        <w:t xml:space="preserve"> compounds with antioxidant properties, such as Licochalcone A, Pterostilbene, </w:t>
      </w:r>
      <w:r>
        <w:rPr>
          <w:rFonts w:ascii="Times New Roman" w:hAnsi="Times New Roman"/>
          <w:sz w:val="24"/>
          <w:szCs w:val="24"/>
        </w:rPr>
        <w:t>R</w:t>
      </w:r>
      <w:r>
        <w:rPr>
          <w:rFonts w:hint="eastAsia" w:ascii="Times New Roman" w:hAnsi="Times New Roman"/>
          <w:sz w:val="24"/>
          <w:szCs w:val="24"/>
        </w:rPr>
        <w:t>esveratroland</w:t>
      </w:r>
      <w:r>
        <w:rPr>
          <w:rFonts w:ascii="Times New Roman" w:hAnsi="Times New Roman"/>
          <w:sz w:val="24"/>
          <w:szCs w:val="24"/>
        </w:rPr>
        <w:t>, W</w:t>
      </w:r>
      <w:r>
        <w:rPr>
          <w:rFonts w:hint="eastAsia" w:ascii="Times New Roman" w:hAnsi="Times New Roman" w:eastAsiaTheme="minorEastAsia"/>
          <w:sz w:val="24"/>
          <w:szCs w:val="24"/>
        </w:rPr>
        <w:t xml:space="preserve">ogonin </w:t>
      </w:r>
      <w:r>
        <w:rPr>
          <w:rFonts w:ascii="Times New Roman" w:hAnsi="Times New Roman"/>
          <w:sz w:val="24"/>
          <w:szCs w:val="24"/>
        </w:rPr>
        <w:t xml:space="preserve">and </w:t>
      </w:r>
      <w:r>
        <w:rPr>
          <w:rFonts w:hint="eastAsia" w:ascii="Times New Roman" w:hAnsi="Times New Roman" w:eastAsiaTheme="minorEastAsia"/>
          <w:sz w:val="24"/>
          <w:szCs w:val="24"/>
        </w:rPr>
        <w:t>6-gi</w:t>
      </w:r>
      <w:bookmarkStart w:id="7" w:name="_Hlk128939199"/>
      <w:r>
        <w:rPr>
          <w:rFonts w:hint="eastAsia" w:ascii="Times New Roman" w:hAnsi="Times New Roman" w:eastAsiaTheme="minorEastAsia"/>
          <w:sz w:val="24"/>
          <w:szCs w:val="24"/>
        </w:rPr>
        <w:t>ngero</w:t>
      </w:r>
      <w:bookmarkEnd w:id="7"/>
      <w:r>
        <w:rPr>
          <w:rFonts w:ascii="Times New Roman" w:hAnsi="Times New Roman"/>
          <w:sz w:val="24"/>
          <w:szCs w:val="24"/>
        </w:rPr>
        <w:t xml:space="preserve"> </w:t>
      </w:r>
      <w:r>
        <w:rPr>
          <w:rFonts w:hint="eastAsia" w:ascii="Times New Roman" w:hAnsi="Times New Roman"/>
          <w:sz w:val="24"/>
          <w:szCs w:val="24"/>
        </w:rPr>
        <w:t xml:space="preserve">etc., have been identified to play anti-inflammatory </w:t>
      </w:r>
      <w:r>
        <w:rPr>
          <w:rFonts w:ascii="Times New Roman" w:hAnsi="Times New Roman"/>
          <w:sz w:val="24"/>
          <w:szCs w:val="24"/>
        </w:rPr>
        <w:t>as well as</w:t>
      </w:r>
      <w:r>
        <w:rPr>
          <w:rFonts w:hint="eastAsia" w:ascii="Times New Roman" w:hAnsi="Times New Roman"/>
          <w:sz w:val="24"/>
          <w:szCs w:val="24"/>
        </w:rPr>
        <w:t xml:space="preserve"> cartilage protective roles in </w:t>
      </w:r>
      <w:r>
        <w:rPr>
          <w:rFonts w:ascii="Times New Roman" w:hAnsi="Times New Roman"/>
          <w:sz w:val="24"/>
          <w:szCs w:val="24"/>
        </w:rPr>
        <w:t xml:space="preserve">the </w:t>
      </w:r>
      <w:r>
        <w:rPr>
          <w:rFonts w:hint="eastAsia" w:ascii="Times New Roman" w:hAnsi="Times New Roman"/>
          <w:sz w:val="24"/>
          <w:szCs w:val="24"/>
        </w:rPr>
        <w:t xml:space="preserve">joint of OA via activating the Nrf2 </w:t>
      </w:r>
      <w:r>
        <w:rPr>
          <w:rFonts w:ascii="Times New Roman" w:hAnsi="Times New Roman"/>
          <w:sz w:val="24"/>
          <w:szCs w:val="24"/>
        </w:rPr>
        <w:t xml:space="preserve">signaling </w:t>
      </w:r>
      <w:r>
        <w:rPr>
          <w:rFonts w:hint="eastAsia" w:ascii="Times New Roman" w:hAnsi="Times New Roman"/>
          <w:sz w:val="24"/>
          <w:szCs w:val="24"/>
        </w:rPr>
        <w:t>pathways</w:t>
      </w:r>
      <w:r>
        <w:rPr>
          <w:rFonts w:ascii="Times New Roman" w:hAnsi="Times New Roman"/>
          <w:sz w:val="24"/>
          <w:szCs w:val="24"/>
        </w:rPr>
        <w:t xml:space="preserve"> (</w:t>
      </w:r>
      <w:r>
        <w:rPr>
          <w:rFonts w:ascii="Times New Roman" w:hAnsi="Times New Roman"/>
          <w:b/>
          <w:bCs/>
          <w:sz w:val="24"/>
          <w:szCs w:val="24"/>
        </w:rPr>
        <w:t>Table 1</w:t>
      </w:r>
      <w:r>
        <w:rPr>
          <w:rFonts w:ascii="Times New Roman" w:hAnsi="Times New Roman"/>
          <w:sz w:val="24"/>
          <w:szCs w:val="24"/>
        </w:rPr>
        <w:t>)</w:t>
      </w:r>
      <w:r>
        <w:rPr>
          <w:rFonts w:hint="eastAsia" w:ascii="Times New Roman" w:hAnsi="Times New Roman"/>
          <w:sz w:val="24"/>
          <w:szCs w:val="24"/>
        </w:rPr>
        <w:t>.</w:t>
      </w:r>
      <w:r>
        <w:rPr>
          <w:rFonts w:ascii="Times New Roman" w:hAnsi="Times New Roman"/>
          <w:sz w:val="24"/>
          <w:szCs w:val="24"/>
        </w:rPr>
        <w:t xml:space="preserve"> In light of these findings</w:t>
      </w:r>
      <w:r>
        <w:rPr>
          <w:rFonts w:hint="eastAsia" w:ascii="Times New Roman" w:hAnsi="Times New Roman"/>
          <w:sz w:val="24"/>
          <w:szCs w:val="24"/>
        </w:rPr>
        <w:t xml:space="preserve">, it is reasonable to speculate that Nrf2 signaling pathways contribute to the maintenance of redox balance and </w:t>
      </w:r>
      <w:r>
        <w:rPr>
          <w:rFonts w:ascii="Times New Roman" w:hAnsi="Times New Roman"/>
          <w:sz w:val="24"/>
          <w:szCs w:val="24"/>
        </w:rPr>
        <w:t xml:space="preserve">modulation of </w:t>
      </w:r>
      <w:r>
        <w:rPr>
          <w:rFonts w:hint="eastAsia" w:ascii="Times New Roman" w:hAnsi="Times New Roman"/>
          <w:sz w:val="24"/>
          <w:szCs w:val="24"/>
        </w:rPr>
        <w:t xml:space="preserve">chondrocyte homeostasis in the process of OA, but the exact signaling pathways responsible for these effects are currently not fully explored. According to the results of </w:t>
      </w:r>
      <w:r>
        <w:rPr>
          <w:rFonts w:hint="eastAsia" w:ascii="Times New Roman" w:hAnsi="Times New Roman"/>
          <w:i/>
          <w:iCs/>
          <w:sz w:val="24"/>
          <w:szCs w:val="24"/>
        </w:rPr>
        <w:t>N.M. Khan et al</w:t>
      </w:r>
      <w:r>
        <w:rPr>
          <w:rFonts w:hint="eastAsia" w:ascii="Times New Roman" w:hAnsi="Times New Roman"/>
          <w:sz w:val="24"/>
          <w:szCs w:val="24"/>
        </w:rPr>
        <w:t>, Nrf2 may modulate IL-1β-induced ROS production by stimulating ERK MAP kinase pathway, thus promoting the anti-apoptotic effect, which further elucidates that the regulation of Nrf2-controlled signaling pathways may exert an important effect in attenuating oxidation and apoptosis of human OA chondrocytes</w:t>
      </w:r>
      <w:r>
        <w:rPr>
          <w:rFonts w:hint="eastAsia" w:ascii="Times New Roman" w:hAnsi="Times New Roman"/>
          <w:sz w:val="24"/>
          <w:szCs w:val="24"/>
          <w:lang w:val="en-US" w:eastAsia="zh-CN"/>
        </w:rPr>
        <w:t xml:space="preserve"> </w:t>
      </w:r>
      <w:r>
        <w:rPr>
          <w:rFonts w:ascii="Times New Roman" w:hAnsi="Times New Roman"/>
          <w:sz w:val="24"/>
          <w:szCs w:val="24"/>
        </w:rPr>
        <w:fldChar w:fldCharType="begin">
          <w:fldData xml:space="preserve">PEVuZE5vdGU+PENpdGU+PEF1dGhvcj5LaGFuPC9BdXRob3I+PFllYXI+MjAxODwvWWVhcj48UmVj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OS0xNzE8L3BhZ2Vz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aGFuPC9BdXRob3I+PFllYXI+MjAxODwvWWVhcj48UmVj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OS0xNzE8L3BhZ2Vz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sz w:val="24"/>
          <w:szCs w:val="24"/>
        </w:rPr>
        <w:t>[53]</w:t>
      </w:r>
      <w:r>
        <w:rPr>
          <w:rFonts w:ascii="Times New Roman" w:hAnsi="Times New Roman"/>
          <w:sz w:val="24"/>
          <w:szCs w:val="24"/>
        </w:rPr>
        <w:fldChar w:fldCharType="end"/>
      </w:r>
      <w:r>
        <w:rPr>
          <w:rFonts w:hint="eastAsia" w:ascii="Times New Roman" w:hAnsi="Times New Roman"/>
          <w:sz w:val="24"/>
          <w:szCs w:val="24"/>
          <w:lang w:val="en-US" w:eastAsia="zh-CN"/>
        </w:rPr>
        <w:t>.</w:t>
      </w:r>
      <w:r>
        <w:rPr>
          <w:rFonts w:ascii="Times New Roman" w:hAnsi="Times New Roman"/>
          <w:sz w:val="24"/>
          <w:szCs w:val="24"/>
          <w:vertAlign w:val="superscript"/>
        </w:rPr>
        <w:t xml:space="preserve"> </w:t>
      </w:r>
      <w:r>
        <w:rPr>
          <w:rFonts w:ascii="Times New Roman" w:hAnsi="Times New Roman"/>
          <w:color w:val="FF0000"/>
          <w:sz w:val="24"/>
          <w:szCs w:val="24"/>
        </w:rPr>
        <w:t>Additionally, with the in-depth study of Nrf2, clinical medicines targeting OA at present have not been found yet, but a variety of new clinical drugs have been developed for the treatment of other diseases.</w:t>
      </w:r>
      <w:r>
        <w:rPr>
          <w:color w:val="FF0000"/>
        </w:rPr>
        <w:t xml:space="preserve"> </w:t>
      </w:r>
      <w:r>
        <w:rPr>
          <w:rFonts w:ascii="Times New Roman" w:hAnsi="Times New Roman"/>
          <w:color w:val="FF0000"/>
          <w:sz w:val="24"/>
          <w:szCs w:val="24"/>
        </w:rPr>
        <w:t xml:space="preserve">For example, </w:t>
      </w:r>
      <w:r>
        <w:rPr>
          <w:rFonts w:hint="eastAsia" w:ascii="Times New Roman" w:hAnsi="Times New Roman"/>
          <w:color w:val="FF0000"/>
          <w:sz w:val="24"/>
          <w:szCs w:val="24"/>
        </w:rPr>
        <w:t>b</w:t>
      </w:r>
      <w:r>
        <w:rPr>
          <w:rFonts w:ascii="Times New Roman" w:hAnsi="Times New Roman"/>
          <w:color w:val="FF0000"/>
          <w:sz w:val="24"/>
          <w:szCs w:val="24"/>
        </w:rPr>
        <w:t xml:space="preserve">ased on a randomized, double-blind, placebo-controlled phase 3 clinical trial (CARDINAL), the Nrf2 activator Bardoxolone methyl has been approved by the U.S. Food and Drug Administration (FDA) for the treatment of chronic kidney disease (CKD) caused by Alport syndrome </w:t>
      </w:r>
      <w:r>
        <w:rPr>
          <w:rFonts w:ascii="Times New Roman" w:hAnsi="Times New Roman"/>
          <w:color w:val="FF0000"/>
          <w:sz w:val="24"/>
          <w:szCs w:val="24"/>
        </w:rPr>
        <w:fldChar w:fldCharType="begin">
          <w:fldData xml:space="preserve">PEVuZE5vdGU+PENpdGU+PEF1dGhvcj5XYXJhZHk8L0F1dGhvcj48WWVhcj4yMDIyPC9ZZWFyPjxS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</w:fldData>
        </w:fldChar>
      </w:r>
      <w:r>
        <w:rPr>
          <w:rFonts w:ascii="Times New Roman" w:hAnsi="Times New Roman"/>
          <w:color w:val="FF0000"/>
          <w:sz w:val="24"/>
          <w:szCs w:val="24"/>
        </w:rPr>
        <w:instrText xml:space="preserve"> ADDIN EN.CITE </w:instrText>
      </w:r>
      <w:r>
        <w:rPr>
          <w:rFonts w:ascii="Times New Roman" w:hAnsi="Times New Roman"/>
          <w:color w:val="FF0000"/>
          <w:sz w:val="24"/>
          <w:szCs w:val="24"/>
        </w:rPr>
        <w:fldChar w:fldCharType="begin">
          <w:fldData xml:space="preserve">PEVuZE5vdGU+PENpdGU+PEF1dGhvcj5XYXJhZHk8L0F1dGhvcj48WWVhcj4yMDIyPC9ZZWFyPjxS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</w:fldData>
        </w:fldChar>
      </w:r>
      <w:r>
        <w:rPr>
          <w:rFonts w:ascii="Times New Roman" w:hAnsi="Times New Roman"/>
          <w:color w:val="FF0000"/>
          <w:sz w:val="24"/>
          <w:szCs w:val="24"/>
        </w:rPr>
        <w:instrText xml:space="preserve"> ADDIN EN.CITE.DATA </w:instrText>
      </w:r>
      <w:r>
        <w:rPr>
          <w:rFonts w:ascii="Times New Roman" w:hAnsi="Times New Roman"/>
          <w:color w:val="FF0000"/>
          <w:sz w:val="24"/>
          <w:szCs w:val="24"/>
        </w:rPr>
        <w:fldChar w:fldCharType="end"/>
      </w:r>
      <w:r>
        <w:rPr>
          <w:rFonts w:ascii="Times New Roman" w:hAnsi="Times New Roman"/>
          <w:color w:val="FF0000"/>
          <w:sz w:val="24"/>
          <w:szCs w:val="24"/>
        </w:rPr>
        <w:fldChar w:fldCharType="separate"/>
      </w:r>
      <w:r>
        <w:rPr>
          <w:rFonts w:ascii="Times New Roman" w:hAnsi="Times New Roman"/>
          <w:color w:val="FF0000"/>
          <w:sz w:val="24"/>
          <w:szCs w:val="24"/>
        </w:rPr>
        <w:t>[58]</w:t>
      </w:r>
      <w:r>
        <w:rPr>
          <w:rFonts w:ascii="Times New Roman" w:hAnsi="Times New Roman"/>
          <w:color w:val="FF0000"/>
          <w:sz w:val="24"/>
          <w:szCs w:val="24"/>
        </w:rPr>
        <w:fldChar w:fldCharType="end"/>
      </w:r>
      <w:r>
        <w:rPr>
          <w:rFonts w:ascii="Times New Roman" w:hAnsi="Times New Roman"/>
          <w:color w:val="FF0000"/>
          <w:sz w:val="24"/>
          <w:szCs w:val="24"/>
        </w:rPr>
        <w:t xml:space="preserve">. Another Nrf2 activator, Dimethyl fumarate, can induce upregulation of antioxidant genes expression, and is therefore also approved by the FDA and the European Medicines Agency as a first‐line therapy for adult patients with relapsing‐remitting MS (RMSS) </w:t>
      </w:r>
      <w:r>
        <w:rPr>
          <w:rFonts w:ascii="Times New Roman" w:hAnsi="Times New Roman"/>
          <w:color w:val="FF0000"/>
          <w:sz w:val="24"/>
          <w:szCs w:val="24"/>
        </w:rPr>
        <w:fldChar w:fldCharType="begin"/>
      </w:r>
      <w:r>
        <w:rPr>
          <w:rFonts w:ascii="Times New Roman" w:hAnsi="Times New Roman"/>
          <w:color w:val="FF0000"/>
          <w:sz w:val="24"/>
          <w:szCs w:val="24"/>
        </w:rPr>
        <w:instrText xml:space="preserve"> ADDIN EN.CITE &lt;EndNote&gt;&lt;Cite&gt;&lt;Author&gt;Xu&lt;/Author&gt;&lt;Year&gt;2015&lt;/Year&gt;&lt;RecNum&gt;424&lt;/RecNum&gt;&lt;DisplayText&gt;[59]&lt;/DisplayText&gt;&lt;record&gt;&lt;rec-number&gt;424&lt;/rec-number&gt;&lt;foreign-keys&gt;&lt;key app="EN" db-id="0zzwfwwv6pawd0e2e5d502svararewxta9wx" timestamp="1685020714"&gt;424&lt;/key&gt;&lt;/foreign-keys&gt;&lt;ref-type name="Journal Article"&gt;17&lt;/ref-type&gt;&lt;contributors&gt;&lt;authors&gt;&lt;author&gt;Xu, Z.&lt;/author&gt;&lt;author&gt;Zhang, F.&lt;/author&gt;&lt;author&gt;Sun, F.&lt;/author&gt;&lt;author&gt;Gu, K.&lt;/author&gt;&lt;author&gt;Dong, S.&lt;/author&gt;&lt;author&gt;He, D.&lt;/author&gt;&lt;/authors&gt;&lt;/contributors&gt;&lt;auth-address&gt;Department of Neurology, Affiliated Hospital of Guiyang Medical College, No. 28, Gui Yi Street, Guiyang, Guizhou Procince, China, 550004.&lt;/auth-address&gt;&lt;titles&gt;&lt;title&gt;Dimethyl fumarate for multiple scleros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1076&lt;/pages&gt;&lt;number&gt;4&lt;/number&gt;&lt;edition&gt;2015/04/23&lt;/edition&gt;&lt;keywords&gt;&lt;keyword&gt;Administration, Oral&lt;/keyword&gt;&lt;keyword&gt;Adult&lt;/keyword&gt;&lt;keyword&gt;Dimethyl Fumarate&lt;/keyword&gt;&lt;keyword&gt;Drug Administration Schedule&lt;/keyword&gt;&lt;keyword&gt;Fumarates/*administration &amp;amp; dosage/adverse effects&lt;/keyword&gt;&lt;keyword&gt;Humans&lt;/keyword&gt;&lt;keyword&gt;Immunosuppressive Agents/*administration &amp;amp; dosage/adverse effects&lt;/keyword&gt;&lt;keyword&gt;Multiple Sclerosis, Relapsing-Remitting/*drug therapy&lt;/keyword&gt;&lt;keyword&gt;Randomized Controlled Trials as Topic&lt;/keyword&gt;&lt;/keywords&gt;&lt;dates&gt;&lt;year&gt;2015&lt;/year&gt;&lt;pub-dates&gt;&lt;date&gt;Apr 22&lt;/date&gt;&lt;/pub-dates&gt;&lt;/dates&gt;&lt;isbn&gt;1361-6137&lt;/isbn&gt;&lt;accession-num&gt;25900414&lt;/accession-num&gt;&lt;urls&gt;&lt;/urls&gt;&lt;electronic-resource-num&gt;10.1002/14651858.CD011076.pub2&lt;/electronic-resource-num&gt;&lt;remote-database-provider&gt;NLM&lt;/remote-database-provider&gt;&lt;language&gt;eng&lt;/language&gt;&lt;/record&gt;&lt;/Cite&gt;&lt;/EndNote&gt;</w:instrText>
      </w:r>
      <w:r>
        <w:rPr>
          <w:rFonts w:ascii="Times New Roman" w:hAnsi="Times New Roman"/>
          <w:color w:val="FF0000"/>
          <w:sz w:val="24"/>
          <w:szCs w:val="24"/>
        </w:rPr>
        <w:fldChar w:fldCharType="separate"/>
      </w:r>
      <w:r>
        <w:rPr>
          <w:rFonts w:ascii="Times New Roman" w:hAnsi="Times New Roman"/>
          <w:color w:val="FF0000"/>
          <w:sz w:val="24"/>
          <w:szCs w:val="24"/>
        </w:rPr>
        <w:t>[5</w:t>
      </w:r>
      <w:bookmarkStart w:id="8" w:name="_GoBack"/>
      <w:bookmarkEnd w:id="8"/>
      <w:r>
        <w:rPr>
          <w:rFonts w:ascii="Times New Roman" w:hAnsi="Times New Roman"/>
          <w:color w:val="FF0000"/>
          <w:sz w:val="24"/>
          <w:szCs w:val="24"/>
        </w:rPr>
        <w:t>9]</w:t>
      </w:r>
      <w:r>
        <w:rPr>
          <w:rFonts w:ascii="Times New Roman" w:hAnsi="Times New Roman"/>
          <w:color w:val="FF0000"/>
          <w:sz w:val="24"/>
          <w:szCs w:val="24"/>
        </w:rPr>
        <w:fldChar w:fldCharType="end"/>
      </w:r>
      <w:r>
        <w:rPr>
          <w:rFonts w:ascii="Times New Roman" w:hAnsi="Times New Roman"/>
          <w:color w:val="FF0000"/>
          <w:sz w:val="24"/>
          <w:szCs w:val="24"/>
        </w:rPr>
        <w:t xml:space="preserve">. However, it has been shown that the activation of Nrf2 plays a double-edged role in cancers. On the one hand, Nrf2 can prevent the progression of cancers caused by oxidative stress, on the other hand, the specific activation of Nrf2 in different cancers can promote the proliferation of cancer cells as well as induce chemoresistance and radioresistance of cancer cells </w:t>
      </w:r>
      <w:r>
        <w:rPr>
          <w:rFonts w:ascii="Times New Roman" w:hAnsi="Times New Roman"/>
          <w:color w:val="FF0000"/>
          <w:sz w:val="24"/>
          <w:szCs w:val="24"/>
        </w:rPr>
        <w:fldChar w:fldCharType="begin">
          <w:fldData xml:space="preserve">PEVuZE5vdGU+PENpdGU+PEF1dGhvcj5RaW48L0F1dGhvcj48WWVhcj4yMDE5PC9ZZWFyPjxSZWNO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</w:fldData>
        </w:fldChar>
      </w:r>
      <w:r>
        <w:rPr>
          <w:rFonts w:ascii="Times New Roman" w:hAnsi="Times New Roman"/>
          <w:color w:val="FF0000"/>
          <w:sz w:val="24"/>
          <w:szCs w:val="24"/>
        </w:rPr>
        <w:instrText xml:space="preserve"> ADDIN EN.CITE </w:instrText>
      </w:r>
      <w:r>
        <w:rPr>
          <w:rFonts w:ascii="Times New Roman" w:hAnsi="Times New Roman"/>
          <w:color w:val="FF0000"/>
          <w:sz w:val="24"/>
          <w:szCs w:val="24"/>
        </w:rPr>
        <w:fldChar w:fldCharType="begin">
          <w:fldData xml:space="preserve">PEVuZE5vdGU+PENpdGU+PEF1dGhvcj5RaW48L0F1dGhvcj48WWVhcj4yMDE5PC9ZZWFyPjxSZWNO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</w:fldData>
        </w:fldChar>
      </w:r>
      <w:r>
        <w:rPr>
          <w:rFonts w:ascii="Times New Roman" w:hAnsi="Times New Roman"/>
          <w:color w:val="FF0000"/>
          <w:sz w:val="24"/>
          <w:szCs w:val="24"/>
        </w:rPr>
        <w:instrText xml:space="preserve"> ADDIN EN.CITE.DATA </w:instrText>
      </w:r>
      <w:r>
        <w:rPr>
          <w:rFonts w:ascii="Times New Roman" w:hAnsi="Times New Roman"/>
          <w:color w:val="FF0000"/>
          <w:sz w:val="24"/>
          <w:szCs w:val="24"/>
        </w:rPr>
        <w:fldChar w:fldCharType="end"/>
      </w:r>
      <w:r>
        <w:rPr>
          <w:rFonts w:ascii="Times New Roman" w:hAnsi="Times New Roman"/>
          <w:color w:val="FF0000"/>
          <w:sz w:val="24"/>
          <w:szCs w:val="24"/>
        </w:rPr>
        <w:fldChar w:fldCharType="separate"/>
      </w:r>
      <w:r>
        <w:rPr>
          <w:rFonts w:ascii="Times New Roman" w:hAnsi="Times New Roman"/>
          <w:color w:val="FF0000"/>
          <w:sz w:val="24"/>
          <w:szCs w:val="24"/>
        </w:rPr>
        <w:t>[60]</w:t>
      </w:r>
      <w:r>
        <w:rPr>
          <w:rFonts w:ascii="Times New Roman" w:hAnsi="Times New Roman"/>
          <w:color w:val="FF0000"/>
          <w:sz w:val="24"/>
          <w:szCs w:val="24"/>
        </w:rPr>
        <w:fldChar w:fldCharType="end"/>
      </w:r>
      <w:r>
        <w:rPr>
          <w:rFonts w:ascii="Times New Roman" w:hAnsi="Times New Roman"/>
          <w:color w:val="FF0000"/>
          <w:sz w:val="24"/>
          <w:szCs w:val="24"/>
        </w:rPr>
        <w:t>.</w:t>
      </w:r>
      <w:r>
        <w:rPr>
          <w:rFonts w:hint="eastAsia" w:ascii="Times New Roman" w:hAnsi="Times New Roman"/>
          <w:color w:val="FF0000"/>
          <w:sz w:val="24"/>
          <w:szCs w:val="24"/>
        </w:rPr>
        <w:t xml:space="preserve"> Therefore, potential therapeutic strategies </w:t>
      </w:r>
      <w:r>
        <w:rPr>
          <w:rFonts w:ascii="Times New Roman" w:hAnsi="Times New Roman"/>
          <w:color w:val="FF0000"/>
          <w:sz w:val="24"/>
          <w:szCs w:val="24"/>
        </w:rPr>
        <w:t>accurately</w:t>
      </w:r>
      <w:r>
        <w:rPr>
          <w:rFonts w:hint="eastAsia" w:ascii="Times New Roman" w:hAnsi="Times New Roman"/>
          <w:color w:val="FF0000"/>
          <w:sz w:val="24"/>
          <w:szCs w:val="24"/>
        </w:rPr>
        <w:t xml:space="preserve"> targeting Nrf2-regulated signaling pathways may have clinical value in a</w:t>
      </w:r>
      <w:r>
        <w:rPr>
          <w:rFonts w:ascii="Times New Roman" w:hAnsi="Times New Roman"/>
          <w:color w:val="FF0000"/>
          <w:sz w:val="24"/>
          <w:szCs w:val="24"/>
        </w:rPr>
        <w:t>meliorat</w:t>
      </w:r>
      <w:r>
        <w:rPr>
          <w:rFonts w:hint="eastAsia" w:ascii="Times New Roman" w:hAnsi="Times New Roman"/>
          <w:color w:val="FF0000"/>
          <w:sz w:val="24"/>
          <w:szCs w:val="24"/>
        </w:rPr>
        <w:t>ing the progression of OA</w:t>
      </w:r>
      <w:r>
        <w:rPr>
          <w:rFonts w:ascii="Times New Roman" w:hAnsi="Times New Roman"/>
          <w:color w:val="FF0000"/>
          <w:sz w:val="24"/>
          <w:szCs w:val="24"/>
        </w:rPr>
        <w:t xml:space="preserve"> and much still remains to be done</w:t>
      </w:r>
      <w:r>
        <w:rPr>
          <w:rFonts w:hint="eastAsia" w:ascii="Times New Roman" w:hAnsi="Times New Roman"/>
          <w:color w:val="FF0000"/>
          <w:sz w:val="24"/>
          <w:szCs w:val="24"/>
        </w:rPr>
        <w:t>.</w:t>
      </w:r>
    </w:p>
    <w:p>
      <w:pPr>
        <w:spacing w:line="360" w:lineRule="auto"/>
        <w:rPr>
          <w:rFonts w:ascii="Times New Roman" w:hAnsi="Times New Roman"/>
          <w:color w:val="FF0000"/>
          <w:sz w:val="24"/>
          <w:szCs w:val="24"/>
        </w:rPr>
      </w:pPr>
    </w:p>
    <w:p>
      <w:pPr>
        <w:numPr>
          <w:ilvl w:val="0"/>
          <w:numId w:val="2"/>
        </w:numPr>
        <w:spacing w:line="360" w:lineRule="auto"/>
        <w:rPr>
          <w:rFonts w:ascii="Times New Roman" w:hAnsi="Times New Roman"/>
          <w:b/>
          <w:bCs/>
          <w:sz w:val="24"/>
          <w:szCs w:val="24"/>
        </w:rPr>
      </w:pPr>
      <w:r>
        <w:rPr>
          <w:rFonts w:ascii="Times New Roman" w:hAnsi="Times New Roman"/>
          <w:b/>
          <w:bCs/>
          <w:sz w:val="24"/>
          <w:szCs w:val="24"/>
        </w:rPr>
        <w:t>Overall conclusion and future perspectives</w:t>
      </w:r>
    </w:p>
    <w:p>
      <w:pPr>
        <w:spacing w:line="360" w:lineRule="auto"/>
        <w:rPr>
          <w:rFonts w:ascii="Times New Roman" w:hAnsi="Times New Roman"/>
          <w:sz w:val="24"/>
          <w:szCs w:val="24"/>
        </w:rPr>
      </w:pPr>
      <w:r>
        <w:rPr>
          <w:rFonts w:ascii="Times New Roman" w:hAnsi="Times New Roman"/>
          <w:spacing w:val="15"/>
          <w:sz w:val="24"/>
          <w:szCs w:val="24"/>
        </w:rPr>
        <w:t>Accumulating evidence</w:t>
      </w:r>
      <w:r>
        <w:rPr>
          <w:rFonts w:hint="eastAsia" w:ascii="Times New Roman" w:hAnsi="Times New Roman"/>
          <w:spacing w:val="15"/>
          <w:sz w:val="24"/>
          <w:szCs w:val="24"/>
        </w:rPr>
        <w:t>s</w:t>
      </w:r>
      <w:r>
        <w:rPr>
          <w:rFonts w:ascii="Times New Roman" w:hAnsi="Times New Roman"/>
          <w:spacing w:val="15"/>
          <w:sz w:val="24"/>
          <w:szCs w:val="24"/>
        </w:rPr>
        <w:t xml:space="preserve"> </w:t>
      </w:r>
      <w:r>
        <w:rPr>
          <w:rFonts w:hint="eastAsia" w:ascii="Times New Roman" w:hAnsi="Times New Roman"/>
          <w:spacing w:val="15"/>
          <w:sz w:val="24"/>
          <w:szCs w:val="24"/>
        </w:rPr>
        <w:t xml:space="preserve">have </w:t>
      </w:r>
      <w:r>
        <w:rPr>
          <w:rFonts w:ascii="Times New Roman" w:hAnsi="Times New Roman"/>
          <w:spacing w:val="15"/>
          <w:sz w:val="24"/>
          <w:szCs w:val="24"/>
        </w:rPr>
        <w:t>suggest</w:t>
      </w:r>
      <w:r>
        <w:rPr>
          <w:rFonts w:hint="eastAsia" w:ascii="Times New Roman" w:hAnsi="Times New Roman"/>
          <w:spacing w:val="15"/>
          <w:sz w:val="24"/>
          <w:szCs w:val="24"/>
        </w:rPr>
        <w:t>ed</w:t>
      </w:r>
      <w:r>
        <w:rPr>
          <w:rFonts w:ascii="Times New Roman" w:hAnsi="Times New Roman"/>
          <w:spacing w:val="15"/>
          <w:sz w:val="24"/>
          <w:szCs w:val="24"/>
        </w:rPr>
        <w:t xml:space="preserve"> that</w:t>
      </w:r>
      <w:r>
        <w:rPr>
          <w:rFonts w:ascii="Times New Roman" w:hAnsi="Times New Roman"/>
          <w:sz w:val="24"/>
          <w:szCs w:val="24"/>
        </w:rPr>
        <w:t xml:space="preserve"> OA is not only a </w:t>
      </w:r>
      <w:r>
        <w:rPr>
          <w:rFonts w:hint="eastAsia" w:ascii="Times New Roman" w:hAnsi="Times New Roman"/>
          <w:sz w:val="24"/>
          <w:szCs w:val="24"/>
        </w:rPr>
        <w:t>c</w:t>
      </w:r>
      <w:r>
        <w:rPr>
          <w:rFonts w:ascii="Times New Roman" w:hAnsi="Times New Roman"/>
          <w:sz w:val="24"/>
          <w:szCs w:val="24"/>
        </w:rPr>
        <w:t xml:space="preserve">hronic injury </w:t>
      </w:r>
      <w:r>
        <w:rPr>
          <w:rFonts w:hint="eastAsia" w:ascii="Times New Roman" w:hAnsi="Times New Roman"/>
          <w:sz w:val="24"/>
          <w:szCs w:val="24"/>
        </w:rPr>
        <w:t xml:space="preserve">disease which is limited to joints, but also a comprehensive and degenerative disease involving multiple systems. </w:t>
      </w:r>
      <w:r>
        <w:rPr>
          <w:rFonts w:ascii="Times New Roman" w:hAnsi="Times New Roman"/>
          <w:sz w:val="24"/>
          <w:szCs w:val="24"/>
        </w:rPr>
        <w:t xml:space="preserve">A growing number of evidences support </w:t>
      </w:r>
      <w:r>
        <w:rPr>
          <w:rFonts w:hint="eastAsia" w:ascii="Times New Roman" w:hAnsi="Times New Roman"/>
          <w:sz w:val="24"/>
          <w:szCs w:val="24"/>
        </w:rPr>
        <w:t>that oxidative stress exhibits a</w:t>
      </w:r>
      <w:r>
        <w:rPr>
          <w:rFonts w:ascii="Times New Roman" w:hAnsi="Times New Roman"/>
          <w:sz w:val="24"/>
          <w:szCs w:val="24"/>
        </w:rPr>
        <w:t xml:space="preserve"> </w:t>
      </w:r>
      <w:r>
        <w:rPr>
          <w:rFonts w:hint="eastAsia" w:ascii="Times New Roman" w:hAnsi="Times New Roman"/>
          <w:sz w:val="24"/>
          <w:szCs w:val="24"/>
        </w:rPr>
        <w:t>dramatic effect</w:t>
      </w:r>
      <w:r>
        <w:rPr>
          <w:rFonts w:ascii="Times New Roman" w:hAnsi="Times New Roman"/>
          <w:sz w:val="24"/>
          <w:szCs w:val="24"/>
        </w:rPr>
        <w:t xml:space="preserve"> in age-</w:t>
      </w:r>
      <w:r>
        <w:rPr>
          <w:rFonts w:hint="eastAsia" w:ascii="Times New Roman" w:hAnsi="Times New Roman"/>
          <w:sz w:val="24"/>
          <w:szCs w:val="24"/>
        </w:rPr>
        <w:t>associated</w:t>
      </w:r>
      <w:r>
        <w:rPr>
          <w:rFonts w:ascii="Times New Roman" w:hAnsi="Times New Roman"/>
          <w:sz w:val="24"/>
          <w:szCs w:val="24"/>
        </w:rPr>
        <w:t xml:space="preserve"> alteration</w:t>
      </w:r>
      <w:r>
        <w:rPr>
          <w:rFonts w:hint="eastAsia" w:ascii="Times New Roman" w:hAnsi="Times New Roman"/>
          <w:sz w:val="24"/>
          <w:szCs w:val="24"/>
        </w:rPr>
        <w:t>s</w:t>
      </w:r>
      <w:r>
        <w:rPr>
          <w:rFonts w:ascii="Times New Roman" w:hAnsi="Times New Roman"/>
          <w:sz w:val="24"/>
          <w:szCs w:val="24"/>
        </w:rPr>
        <w:t xml:space="preserve"> </w:t>
      </w:r>
      <w:r>
        <w:rPr>
          <w:rFonts w:hint="eastAsia" w:ascii="Times New Roman" w:hAnsi="Times New Roman"/>
          <w:sz w:val="24"/>
          <w:szCs w:val="24"/>
        </w:rPr>
        <w:t>of</w:t>
      </w:r>
      <w:r>
        <w:rPr>
          <w:rFonts w:ascii="Times New Roman" w:hAnsi="Times New Roman"/>
          <w:sz w:val="24"/>
          <w:szCs w:val="24"/>
        </w:rPr>
        <w:t xml:space="preserve"> articular cartilage</w:t>
      </w:r>
      <w:r>
        <w:rPr>
          <w:rFonts w:hint="eastAsia" w:ascii="Times New Roman" w:hAnsi="Times New Roman"/>
          <w:sz w:val="24"/>
          <w:szCs w:val="24"/>
        </w:rPr>
        <w:t>, which</w:t>
      </w:r>
      <w:r>
        <w:rPr>
          <w:rFonts w:ascii="Times New Roman" w:hAnsi="Times New Roman"/>
          <w:sz w:val="24"/>
          <w:szCs w:val="24"/>
        </w:rPr>
        <w:t xml:space="preserve"> </w:t>
      </w:r>
      <w:r>
        <w:rPr>
          <w:rFonts w:hint="eastAsia" w:ascii="Times New Roman" w:hAnsi="Times New Roman"/>
          <w:sz w:val="24"/>
          <w:szCs w:val="24"/>
        </w:rPr>
        <w:t xml:space="preserve">disrupt </w:t>
      </w:r>
      <w:r>
        <w:rPr>
          <w:rFonts w:ascii="Times New Roman" w:hAnsi="Times New Roman"/>
          <w:sz w:val="24"/>
          <w:szCs w:val="24"/>
        </w:rPr>
        <w:t xml:space="preserve">cartilage homeostasis and contribute to the development </w:t>
      </w:r>
      <w:r>
        <w:rPr>
          <w:rFonts w:hint="eastAsia" w:ascii="Times New Roman" w:hAnsi="Times New Roman"/>
          <w:sz w:val="24"/>
          <w:szCs w:val="24"/>
        </w:rPr>
        <w:t>OA</w:t>
      </w:r>
      <w:r>
        <w:rPr>
          <w:rFonts w:ascii="Times New Roman" w:hAnsi="Times New Roman"/>
          <w:sz w:val="24"/>
          <w:szCs w:val="24"/>
        </w:rPr>
        <w:t>.</w:t>
      </w:r>
      <w:r>
        <w:rPr>
          <w:rFonts w:hint="eastAsia" w:ascii="Times New Roman" w:hAnsi="Times New Roman"/>
          <w:sz w:val="24"/>
          <w:szCs w:val="24"/>
        </w:rPr>
        <w:t xml:space="preserve"> Aging, inflammation, along with mechanical load are capable of inducing oxidative stress and promoting ROS production, </w:t>
      </w:r>
      <w:r>
        <w:rPr>
          <w:rFonts w:ascii="Times New Roman" w:hAnsi="Times New Roman"/>
          <w:sz w:val="24"/>
          <w:szCs w:val="24"/>
        </w:rPr>
        <w:t>damag</w:t>
      </w:r>
      <w:r>
        <w:rPr>
          <w:rFonts w:hint="eastAsia" w:ascii="Times New Roman" w:hAnsi="Times New Roman"/>
          <w:sz w:val="24"/>
          <w:szCs w:val="24"/>
        </w:rPr>
        <w:t>ing</w:t>
      </w:r>
      <w:r>
        <w:rPr>
          <w:rFonts w:ascii="Times New Roman" w:hAnsi="Times New Roman"/>
          <w:sz w:val="24"/>
          <w:szCs w:val="24"/>
        </w:rPr>
        <w:t xml:space="preserve"> proteins</w:t>
      </w:r>
      <w:r>
        <w:rPr>
          <w:rFonts w:hint="eastAsia" w:ascii="Times New Roman" w:hAnsi="Times New Roman"/>
          <w:sz w:val="24"/>
          <w:szCs w:val="24"/>
        </w:rPr>
        <w:t xml:space="preserve"> and </w:t>
      </w:r>
      <w:r>
        <w:rPr>
          <w:rFonts w:ascii="Times New Roman" w:hAnsi="Times New Roman"/>
          <w:sz w:val="24"/>
          <w:szCs w:val="24"/>
        </w:rPr>
        <w:t>DNA</w:t>
      </w:r>
      <w:r>
        <w:rPr>
          <w:rFonts w:hint="eastAsia" w:ascii="Times New Roman" w:hAnsi="Times New Roman"/>
          <w:sz w:val="24"/>
          <w:szCs w:val="24"/>
        </w:rPr>
        <w:t>, which results in mitochondrial dysfunction, cell signaling conduction disorder, as well as changes in epigenetic gene expression. Therefore</w:t>
      </w:r>
      <w:r>
        <w:rPr>
          <w:rFonts w:ascii="Times New Roman" w:hAnsi="Times New Roman"/>
          <w:sz w:val="24"/>
          <w:szCs w:val="24"/>
        </w:rPr>
        <w:t>, high levels of ROS signaling</w:t>
      </w:r>
      <w:r>
        <w:rPr>
          <w:rFonts w:hint="eastAsia" w:ascii="Times New Roman" w:hAnsi="Times New Roman"/>
          <w:sz w:val="24"/>
          <w:szCs w:val="24"/>
        </w:rPr>
        <w:t xml:space="preserve"> pathways </w:t>
      </w:r>
      <w:r>
        <w:rPr>
          <w:rFonts w:ascii="Times New Roman" w:hAnsi="Times New Roman"/>
          <w:sz w:val="24"/>
          <w:szCs w:val="24"/>
        </w:rPr>
        <w:t xml:space="preserve">and altered </w:t>
      </w:r>
      <w:r>
        <w:rPr>
          <w:rFonts w:hint="eastAsia" w:ascii="Times New Roman" w:hAnsi="Times New Roman"/>
          <w:sz w:val="24"/>
          <w:szCs w:val="24"/>
        </w:rPr>
        <w:t>Nrf2</w:t>
      </w:r>
      <w:r>
        <w:rPr>
          <w:rFonts w:ascii="Times New Roman" w:hAnsi="Times New Roman"/>
          <w:sz w:val="24"/>
          <w:szCs w:val="24"/>
        </w:rPr>
        <w:t xml:space="preserve"> activity can </w:t>
      </w:r>
      <w:r>
        <w:rPr>
          <w:rFonts w:hint="eastAsia" w:ascii="Times New Roman" w:hAnsi="Times New Roman"/>
          <w:sz w:val="24"/>
          <w:szCs w:val="24"/>
        </w:rPr>
        <w:t>facilitate</w:t>
      </w:r>
      <w:r>
        <w:rPr>
          <w:rFonts w:ascii="Times New Roman" w:hAnsi="Times New Roman"/>
          <w:sz w:val="24"/>
          <w:szCs w:val="24"/>
        </w:rPr>
        <w:t xml:space="preserve"> chondrocyte</w:t>
      </w:r>
      <w:r>
        <w:rPr>
          <w:rFonts w:hint="eastAsia" w:ascii="Times New Roman" w:hAnsi="Times New Roman"/>
          <w:sz w:val="24"/>
          <w:szCs w:val="24"/>
        </w:rPr>
        <w:t xml:space="preserve"> </w:t>
      </w:r>
      <w:r>
        <w:rPr>
          <w:rFonts w:ascii="Times New Roman" w:hAnsi="Times New Roman"/>
          <w:sz w:val="24"/>
          <w:szCs w:val="24"/>
        </w:rPr>
        <w:t>apoptosis</w:t>
      </w:r>
      <w:r>
        <w:rPr>
          <w:rFonts w:hint="eastAsia" w:ascii="Times New Roman" w:hAnsi="Times New Roman"/>
          <w:sz w:val="24"/>
          <w:szCs w:val="24"/>
        </w:rPr>
        <w:t xml:space="preserve"> along</w:t>
      </w:r>
      <w:r>
        <w:rPr>
          <w:rFonts w:ascii="Times New Roman" w:hAnsi="Times New Roman"/>
          <w:sz w:val="24"/>
          <w:szCs w:val="24"/>
        </w:rPr>
        <w:t xml:space="preserve"> with cartilage degradation</w:t>
      </w:r>
      <w:r>
        <w:rPr>
          <w:rFonts w:hint="eastAsia" w:ascii="Times New Roman" w:hAnsi="Times New Roman"/>
          <w:sz w:val="24"/>
          <w:szCs w:val="24"/>
        </w:rPr>
        <w:t>,</w:t>
      </w:r>
      <w:r>
        <w:rPr>
          <w:rFonts w:ascii="Times New Roman" w:hAnsi="Times New Roman"/>
          <w:sz w:val="24"/>
          <w:szCs w:val="24"/>
        </w:rPr>
        <w:t xml:space="preserve"> and induce</w:t>
      </w:r>
      <w:r>
        <w:rPr>
          <w:rFonts w:hint="eastAsia" w:ascii="Times New Roman" w:hAnsi="Times New Roman"/>
          <w:sz w:val="24"/>
          <w:szCs w:val="24"/>
        </w:rPr>
        <w:t xml:space="preserve"> </w:t>
      </w:r>
      <w:r>
        <w:rPr>
          <w:rFonts w:ascii="Times New Roman" w:hAnsi="Times New Roman"/>
          <w:sz w:val="24"/>
          <w:szCs w:val="24"/>
        </w:rPr>
        <w:t xml:space="preserve">chondrocyte hypertrophy and </w:t>
      </w:r>
      <w:r>
        <w:rPr>
          <w:rFonts w:hint="eastAsia" w:ascii="Times New Roman" w:hAnsi="Times New Roman"/>
          <w:sz w:val="24"/>
          <w:szCs w:val="24"/>
        </w:rPr>
        <w:t>subchondral bone dysfunction. What</w:t>
      </w:r>
      <w:r>
        <w:rPr>
          <w:rFonts w:ascii="Times New Roman" w:hAnsi="Times New Roman"/>
          <w:sz w:val="24"/>
          <w:szCs w:val="24"/>
        </w:rPr>
        <w:t>’</w:t>
      </w:r>
      <w:r>
        <w:rPr>
          <w:rFonts w:hint="eastAsia" w:ascii="Times New Roman" w:hAnsi="Times New Roman"/>
          <w:sz w:val="24"/>
          <w:szCs w:val="24"/>
        </w:rPr>
        <w:t>s more, d</w:t>
      </w:r>
      <w:r>
        <w:rPr>
          <w:rFonts w:ascii="Times New Roman" w:hAnsi="Times New Roman"/>
          <w:sz w:val="24"/>
          <w:szCs w:val="24"/>
        </w:rPr>
        <w:t xml:space="preserve">ecreased </w:t>
      </w:r>
      <w:r>
        <w:rPr>
          <w:rFonts w:hint="eastAsia" w:ascii="Times New Roman" w:hAnsi="Times New Roman"/>
          <w:sz w:val="24"/>
          <w:szCs w:val="24"/>
        </w:rPr>
        <w:t>Nrf2</w:t>
      </w:r>
      <w:r>
        <w:rPr>
          <w:rFonts w:ascii="Times New Roman" w:hAnsi="Times New Roman"/>
          <w:sz w:val="24"/>
          <w:szCs w:val="24"/>
        </w:rPr>
        <w:t xml:space="preserve"> activity may be</w:t>
      </w:r>
      <w:r>
        <w:rPr>
          <w:rFonts w:hint="eastAsia" w:ascii="Times New Roman" w:hAnsi="Times New Roman"/>
          <w:sz w:val="24"/>
          <w:szCs w:val="24"/>
        </w:rPr>
        <w:t xml:space="preserve"> </w:t>
      </w:r>
      <w:r>
        <w:rPr>
          <w:rFonts w:ascii="Times New Roman" w:hAnsi="Times New Roman"/>
          <w:sz w:val="24"/>
          <w:szCs w:val="24"/>
        </w:rPr>
        <w:t>a result of a failure in its homeostatic post</w:t>
      </w:r>
      <w:r>
        <w:rPr>
          <w:rFonts w:hint="eastAsia" w:ascii="Times New Roman" w:hAnsi="Times New Roman"/>
          <w:sz w:val="24"/>
          <w:szCs w:val="24"/>
        </w:rPr>
        <w:t>-</w:t>
      </w:r>
      <w:r>
        <w:rPr>
          <w:rFonts w:ascii="Times New Roman" w:hAnsi="Times New Roman"/>
          <w:sz w:val="24"/>
          <w:szCs w:val="24"/>
        </w:rPr>
        <w:t xml:space="preserve">translational regulation and/or altered epigenetic and transcriptional regulatory mechanisms. </w:t>
      </w:r>
      <w:r>
        <w:rPr>
          <w:rFonts w:hint="eastAsia" w:ascii="Times New Roman" w:hAnsi="Times New Roman"/>
          <w:sz w:val="24"/>
          <w:szCs w:val="24"/>
        </w:rPr>
        <w:t xml:space="preserve">A large amount of experimental evidence shows that Nrf2 plays a </w:t>
      </w:r>
      <w:r>
        <w:rPr>
          <w:rFonts w:ascii="Times New Roman" w:hAnsi="Times New Roman" w:eastAsia="宋体"/>
          <w:sz w:val="24"/>
          <w:szCs w:val="28"/>
        </w:rPr>
        <w:t>pivotal</w:t>
      </w:r>
      <w:r>
        <w:rPr>
          <w:rFonts w:hint="eastAsia" w:ascii="Times New Roman" w:hAnsi="Times New Roman"/>
          <w:sz w:val="24"/>
          <w:szCs w:val="24"/>
        </w:rPr>
        <w:t xml:space="preserve"> and complex role in the bone integrity, and many functions still need to be further explored.</w:t>
      </w:r>
      <w:r>
        <w:rPr>
          <w:rFonts w:ascii="Times New Roman" w:hAnsi="Times New Roman"/>
          <w:sz w:val="24"/>
          <w:szCs w:val="24"/>
        </w:rPr>
        <w:t xml:space="preserve"> </w:t>
      </w:r>
      <w:r>
        <w:rPr>
          <w:rFonts w:hint="eastAsia" w:ascii="Times New Roman" w:hAnsi="Times New Roman"/>
          <w:sz w:val="24"/>
          <w:szCs w:val="24"/>
        </w:rPr>
        <w:t>Treatment methods</w:t>
      </w:r>
      <w:r>
        <w:rPr>
          <w:rFonts w:ascii="Times New Roman" w:hAnsi="Times New Roman"/>
          <w:sz w:val="24"/>
          <w:szCs w:val="24"/>
        </w:rPr>
        <w:t xml:space="preserve"> </w:t>
      </w:r>
      <w:r>
        <w:rPr>
          <w:rFonts w:hint="eastAsia" w:ascii="Times New Roman" w:hAnsi="Times New Roman"/>
          <w:sz w:val="24"/>
          <w:szCs w:val="24"/>
        </w:rPr>
        <w:t>that</w:t>
      </w:r>
      <w:r>
        <w:rPr>
          <w:rFonts w:ascii="Times New Roman" w:hAnsi="Times New Roman"/>
          <w:sz w:val="24"/>
          <w:szCs w:val="24"/>
        </w:rPr>
        <w:t xml:space="preserve"> increase </w:t>
      </w:r>
      <w:r>
        <w:rPr>
          <w:rFonts w:hint="eastAsia" w:ascii="Times New Roman" w:hAnsi="Times New Roman"/>
          <w:sz w:val="24"/>
          <w:szCs w:val="24"/>
        </w:rPr>
        <w:t>Nrf2</w:t>
      </w:r>
      <w:r>
        <w:rPr>
          <w:rFonts w:ascii="Times New Roman" w:hAnsi="Times New Roman"/>
          <w:sz w:val="24"/>
          <w:szCs w:val="24"/>
        </w:rPr>
        <w:t xml:space="preserve"> activity may counteract oxidative</w:t>
      </w:r>
      <w:r>
        <w:rPr>
          <w:rFonts w:hint="eastAsia" w:ascii="Times New Roman" w:hAnsi="Times New Roman"/>
          <w:sz w:val="24"/>
          <w:szCs w:val="24"/>
        </w:rPr>
        <w:t xml:space="preserve"> </w:t>
      </w:r>
      <w:r>
        <w:rPr>
          <w:rFonts w:ascii="Times New Roman" w:hAnsi="Times New Roman"/>
          <w:sz w:val="24"/>
          <w:szCs w:val="24"/>
        </w:rPr>
        <w:t>stress in OA, th</w:t>
      </w:r>
      <w:r>
        <w:rPr>
          <w:rFonts w:hint="eastAsia" w:ascii="Times New Roman" w:hAnsi="Times New Roman"/>
          <w:sz w:val="24"/>
          <w:szCs w:val="24"/>
        </w:rPr>
        <w:t>ereby</w:t>
      </w:r>
      <w:r>
        <w:rPr>
          <w:rFonts w:ascii="Times New Roman" w:hAnsi="Times New Roman"/>
          <w:sz w:val="24"/>
          <w:szCs w:val="24"/>
        </w:rPr>
        <w:t xml:space="preserve"> </w:t>
      </w:r>
      <w:r>
        <w:rPr>
          <w:rFonts w:hint="eastAsia" w:ascii="Times New Roman" w:hAnsi="Times New Roman"/>
          <w:sz w:val="24"/>
          <w:szCs w:val="24"/>
        </w:rPr>
        <w:t>restricting</w:t>
      </w:r>
      <w:r>
        <w:rPr>
          <w:rFonts w:ascii="Times New Roman" w:hAnsi="Times New Roman"/>
          <w:sz w:val="24"/>
          <w:szCs w:val="24"/>
        </w:rPr>
        <w:t xml:space="preserve"> cartilage degradation and bone resorption</w:t>
      </w:r>
      <w:r>
        <w:rPr>
          <w:rFonts w:hint="eastAsia" w:ascii="Times New Roman" w:hAnsi="Times New Roman"/>
          <w:sz w:val="24"/>
          <w:szCs w:val="24"/>
        </w:rPr>
        <w:t xml:space="preserve"> </w:t>
      </w:r>
      <w:r>
        <w:rPr>
          <w:rFonts w:ascii="Times New Roman" w:hAnsi="Times New Roman"/>
          <w:sz w:val="24"/>
          <w:szCs w:val="24"/>
        </w:rPr>
        <w:t xml:space="preserve">with </w:t>
      </w:r>
      <w:r>
        <w:rPr>
          <w:rFonts w:hint="eastAsia" w:ascii="Times New Roman" w:hAnsi="Times New Roman"/>
          <w:sz w:val="24"/>
          <w:szCs w:val="24"/>
        </w:rPr>
        <w:t>effect</w:t>
      </w:r>
      <w:r>
        <w:rPr>
          <w:rFonts w:ascii="Times New Roman" w:hAnsi="Times New Roman"/>
          <w:sz w:val="24"/>
          <w:szCs w:val="24"/>
        </w:rPr>
        <w:t>,</w:t>
      </w:r>
      <w:r>
        <w:rPr>
          <w:rFonts w:hint="eastAsia" w:ascii="Times New Roman" w:hAnsi="Times New Roman"/>
          <w:sz w:val="24"/>
          <w:szCs w:val="24"/>
        </w:rPr>
        <w:t xml:space="preserve"> while</w:t>
      </w:r>
      <w:r>
        <w:rPr>
          <w:rFonts w:ascii="Times New Roman" w:hAnsi="Times New Roman"/>
          <w:sz w:val="24"/>
          <w:szCs w:val="24"/>
        </w:rPr>
        <w:t xml:space="preserve"> </w:t>
      </w:r>
      <w:r>
        <w:rPr>
          <w:rFonts w:hint="eastAsia" w:ascii="Times New Roman" w:hAnsi="Times New Roman"/>
          <w:sz w:val="24"/>
          <w:szCs w:val="24"/>
        </w:rPr>
        <w:t>the</w:t>
      </w:r>
      <w:r>
        <w:rPr>
          <w:rFonts w:ascii="Times New Roman" w:hAnsi="Times New Roman"/>
          <w:sz w:val="24"/>
          <w:szCs w:val="24"/>
        </w:rPr>
        <w:t xml:space="preserve"> restoration of </w:t>
      </w:r>
      <w:r>
        <w:rPr>
          <w:rFonts w:hint="eastAsia" w:ascii="Times New Roman" w:hAnsi="Times New Roman"/>
          <w:sz w:val="24"/>
          <w:szCs w:val="24"/>
        </w:rPr>
        <w:t>Nrf2 dynamic balance</w:t>
      </w:r>
      <w:r>
        <w:rPr>
          <w:rFonts w:ascii="Times New Roman" w:hAnsi="Times New Roman"/>
          <w:sz w:val="24"/>
          <w:szCs w:val="24"/>
        </w:rPr>
        <w:t xml:space="preserve"> may </w:t>
      </w:r>
      <w:r>
        <w:rPr>
          <w:rFonts w:hint="eastAsia" w:ascii="Times New Roman" w:hAnsi="Times New Roman"/>
          <w:sz w:val="24"/>
          <w:szCs w:val="24"/>
        </w:rPr>
        <w:t xml:space="preserve">induce the normalization of </w:t>
      </w:r>
      <w:r>
        <w:rPr>
          <w:rFonts w:ascii="Times New Roman" w:hAnsi="Times New Roman"/>
          <w:sz w:val="24"/>
          <w:szCs w:val="24"/>
        </w:rPr>
        <w:t>bone resorption and remodeling.</w:t>
      </w:r>
      <w:r>
        <w:rPr>
          <w:rFonts w:hint="eastAsia" w:ascii="Times New Roman" w:hAnsi="Times New Roman"/>
          <w:sz w:val="24"/>
          <w:szCs w:val="24"/>
        </w:rPr>
        <w:t xml:space="preserve"> Thus, investigating the effect of chondrocytes and Nrf2 in OA would provide a promising research field in developing a potential</w:t>
      </w:r>
      <w:r>
        <w:rPr>
          <w:rFonts w:ascii="Times New Roman" w:hAnsi="Times New Roman"/>
          <w:sz w:val="24"/>
          <w:szCs w:val="24"/>
        </w:rPr>
        <w:t>ly</w:t>
      </w:r>
      <w:r>
        <w:rPr>
          <w:rFonts w:hint="eastAsia" w:ascii="Times New Roman" w:hAnsi="Times New Roman"/>
          <w:sz w:val="24"/>
          <w:szCs w:val="24"/>
        </w:rPr>
        <w:t xml:space="preserve"> therapeutic </w:t>
      </w:r>
      <w:r>
        <w:rPr>
          <w:rFonts w:ascii="Times New Roman" w:hAnsi="Times New Roman"/>
          <w:sz w:val="24"/>
          <w:szCs w:val="24"/>
        </w:rPr>
        <w:t>strategies</w:t>
      </w:r>
      <w:r>
        <w:rPr>
          <w:rFonts w:hint="eastAsia" w:ascii="Times New Roman" w:hAnsi="Times New Roman"/>
          <w:sz w:val="24"/>
          <w:szCs w:val="24"/>
        </w:rPr>
        <w:t xml:space="preserve"> for OA treatment</w:t>
      </w:r>
      <w:r>
        <w:rPr>
          <w:rFonts w:ascii="Times New Roman" w:hAnsi="Times New Roman"/>
          <w:sz w:val="24"/>
          <w:szCs w:val="24"/>
        </w:rPr>
        <w:t>.</w:t>
      </w:r>
    </w:p>
    <w:p>
      <w:pPr>
        <w:spacing w:line="360" w:lineRule="auto"/>
        <w:rPr>
          <w:rFonts w:ascii="Times New Roman" w:hAnsi="Times New Roman"/>
          <w:b/>
          <w:bCs/>
          <w:sz w:val="28"/>
          <w:szCs w:val="28"/>
        </w:rPr>
      </w:pPr>
    </w:p>
    <w:p>
      <w:pPr>
        <w:spacing w:line="360" w:lineRule="auto"/>
        <w:rPr>
          <w:rFonts w:ascii="Times New Roman" w:hAnsi="Times New Roman"/>
          <w:b/>
          <w:bCs/>
          <w:sz w:val="28"/>
          <w:szCs w:val="28"/>
        </w:rPr>
      </w:pPr>
      <w:r>
        <w:rPr>
          <w:rFonts w:ascii="Times New Roman" w:hAnsi="Times New Roman"/>
          <w:b/>
          <w:bCs/>
          <w:sz w:val="28"/>
          <w:szCs w:val="28"/>
        </w:rPr>
        <w:t>REFERENCES</w:t>
      </w:r>
    </w:p>
    <w:p>
      <w:pPr>
        <w:pStyle w:val="23"/>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 xml:space="preserve">[1] Long, H., Liu, Q., Yin, H., Wang, K., Diao, N., Zhang, Y., Lin, J., Guo, A. (2022) Prevalence Trends of Site-Specific Osteoarthritis From 1990 to 2019: Findings From the Global Burden of Disease Study 2019. </w:t>
      </w:r>
      <w:r>
        <w:rPr>
          <w:i/>
        </w:rPr>
        <w:t>Arthritis &amp; rheumatology (Hoboken, N.J.)</w:t>
      </w:r>
      <w:r>
        <w:t xml:space="preserve"> 74:1172-1183.</w:t>
      </w:r>
    </w:p>
    <w:p>
      <w:pPr>
        <w:pStyle w:val="23"/>
      </w:pPr>
      <w:r>
        <w:t xml:space="preserve">[2] Martel-Pelletier, J., Barr, A.J., Cicuttini, F.M., Conaghan, P.G., Cooper, C., Goldring, M.B., Goldring, S.R., Jones, G., Teichtahl, A.J., Pelletier, J.P. (2016) Osteoarthritis. </w:t>
      </w:r>
      <w:r>
        <w:rPr>
          <w:i/>
        </w:rPr>
        <w:t>Nature reviews. Disease primers</w:t>
      </w:r>
      <w:r>
        <w:t xml:space="preserve"> 2:16072.</w:t>
      </w:r>
    </w:p>
    <w:p>
      <w:pPr>
        <w:pStyle w:val="23"/>
      </w:pPr>
      <w:r>
        <w:t xml:space="preserve">[3] Blagojevic, M., Jinks, C., Jeffery, A., Jordan, K.P. (2010) Risk factors for onset of osteoarthritis of the knee in older adults: a systematic review and meta-analysis. </w:t>
      </w:r>
      <w:r>
        <w:rPr>
          <w:i/>
        </w:rPr>
        <w:t>Osteoarthritis and cartilage</w:t>
      </w:r>
      <w:r>
        <w:t xml:space="preserve"> 18:24-33.</w:t>
      </w:r>
    </w:p>
    <w:p>
      <w:pPr>
        <w:pStyle w:val="23"/>
      </w:pPr>
      <w:r>
        <w:t xml:space="preserve">[4] Price, J.S., Waters, J.G., Darrah, C., Pennington, C., Edwards, D.R., Donell, S.T., Clark, I.M. (2002) The role of chondrocyte senescence in osteoarthritis. </w:t>
      </w:r>
      <w:r>
        <w:rPr>
          <w:i/>
        </w:rPr>
        <w:t>Aging cell</w:t>
      </w:r>
      <w:r>
        <w:t xml:space="preserve"> 1:57-65.</w:t>
      </w:r>
    </w:p>
    <w:p>
      <w:pPr>
        <w:pStyle w:val="23"/>
      </w:pPr>
      <w:r>
        <w:t xml:space="preserve">[5] Marchev, A.S., Dimitrova, P.A., Burns, A.J., Kostov, R.V., Dinkova-Kostova, A.T., Georgiev, M.I. (2017) Oxidative stress and chronic inflammation in osteoarthritis: can NRF2 counteract these partners in crime? </w:t>
      </w:r>
      <w:r>
        <w:rPr>
          <w:i/>
        </w:rPr>
        <w:t>Annals of the New York Academy of Sciences</w:t>
      </w:r>
      <w:r>
        <w:t xml:space="preserve"> 1401:114-135.</w:t>
      </w:r>
    </w:p>
    <w:p>
      <w:pPr>
        <w:pStyle w:val="23"/>
      </w:pPr>
      <w:r>
        <w:t xml:space="preserve">[6] Cheung, E.C., Vousden, K.H. (2022) The role of ROS in tumour development and progression. </w:t>
      </w:r>
      <w:r>
        <w:rPr>
          <w:i/>
        </w:rPr>
        <w:t>Nature reviews. Cancer</w:t>
      </w:r>
      <w:r>
        <w:t xml:space="preserve"> 22:280-297.</w:t>
      </w:r>
    </w:p>
    <w:p>
      <w:pPr>
        <w:pStyle w:val="23"/>
      </w:pPr>
      <w:r>
        <w:t xml:space="preserve">[7] Mittler, R. (2017) ROS Are Good. </w:t>
      </w:r>
      <w:r>
        <w:rPr>
          <w:i/>
        </w:rPr>
        <w:t>Trends in plant science</w:t>
      </w:r>
      <w:r>
        <w:t xml:space="preserve"> 22:11-19.</w:t>
      </w:r>
    </w:p>
    <w:p>
      <w:pPr>
        <w:pStyle w:val="23"/>
      </w:pPr>
      <w:r>
        <w:t xml:space="preserve">[8] Gavriilidis, C., Miwa, S., von Zglinicki, T., Taylor, R.W., Young, D.A. (2013) Mitochondrial dysfunction in osteoarthritis is associated with down-regulation of superoxide dismutase 2. </w:t>
      </w:r>
      <w:r>
        <w:rPr>
          <w:i/>
        </w:rPr>
        <w:t>Arthritis and rheumatism</w:t>
      </w:r>
      <w:r>
        <w:t xml:space="preserve"> 65:378-387.</w:t>
      </w:r>
    </w:p>
    <w:p>
      <w:pPr>
        <w:pStyle w:val="23"/>
      </w:pPr>
      <w:r>
        <w:t xml:space="preserve">[9] He, F., Antonucci, L., Karin, M. (2020) NRF2 as a regulator of cell metabolism and inflammation in cancer. </w:t>
      </w:r>
      <w:r>
        <w:rPr>
          <w:i/>
        </w:rPr>
        <w:t>Carcinogenesis</w:t>
      </w:r>
      <w:r>
        <w:t xml:space="preserve"> 41:405-416.</w:t>
      </w:r>
    </w:p>
    <w:p>
      <w:pPr>
        <w:pStyle w:val="23"/>
      </w:pPr>
      <w:r>
        <w:t xml:space="preserve">[10] Kensler, T.W., Wakabayashi, N., Biswal, S. (2007) Cell survival responses to environmental stresses via the Keap1-Nrf2-ARE pathway. </w:t>
      </w:r>
      <w:r>
        <w:rPr>
          <w:i/>
        </w:rPr>
        <w:t>Annual review of pharmacology and toxicology</w:t>
      </w:r>
      <w:r>
        <w:t xml:space="preserve"> 47:89-116.</w:t>
      </w:r>
    </w:p>
    <w:p>
      <w:pPr>
        <w:pStyle w:val="23"/>
      </w:pPr>
      <w:r>
        <w:t xml:space="preserve">[11] Ludtmann, M.H., Angelova, P.R., Zhang, Y., Abramov, A.Y., Dinkova-Kostova, A.T. (2014) Nrf2 affects the efficiency of mitochondrial fatty acid oxidation. </w:t>
      </w:r>
      <w:r>
        <w:rPr>
          <w:i/>
        </w:rPr>
        <w:t>The Biochemical journal</w:t>
      </w:r>
      <w:r>
        <w:t xml:space="preserve"> 457:415-424.</w:t>
      </w:r>
    </w:p>
    <w:p>
      <w:pPr>
        <w:pStyle w:val="23"/>
      </w:pPr>
      <w:r>
        <w:t xml:space="preserve">[12] Mitsuishi, Y., Taguchi, K., Kawatani, Y., Shibata, T., Nukiwa, T., Aburatani, H., Yamamoto, M., Motohashi, H. (2012) Nrf2 redirects glucose and glutamine into anabolic pathways in metabolic reprogramming. </w:t>
      </w:r>
      <w:r>
        <w:rPr>
          <w:i/>
        </w:rPr>
        <w:t>Cancer cell</w:t>
      </w:r>
      <w:r>
        <w:t xml:space="preserve"> 22:66-79.</w:t>
      </w:r>
    </w:p>
    <w:p>
      <w:pPr>
        <w:pStyle w:val="23"/>
      </w:pPr>
      <w:r>
        <w:t xml:space="preserve">[13] McMahon, M., Thomas, N., Itoh, K., Yamamoto, M., Hayes, J.D. (2004) Redox-regulated turnover of Nrf2 is determined by at least two separate protein domains, the redox-sensitive Neh2 degron and the redox-insensitive Neh6 degron. </w:t>
      </w:r>
      <w:r>
        <w:rPr>
          <w:i/>
        </w:rPr>
        <w:t>The Journal of biological chemistry</w:t>
      </w:r>
      <w:r>
        <w:t xml:space="preserve"> 279:31556-31567.</w:t>
      </w:r>
    </w:p>
    <w:p>
      <w:pPr>
        <w:pStyle w:val="23"/>
      </w:pPr>
      <w:r>
        <w:t xml:space="preserve">[14] Chang, M., Wilson, C.J., Karunatilleke, N.C., Moselhy, M.H., Karttunen, M., Choy, W.Y. (2021) Exploring the Conformational Landscape of the Neh4 and Neh5 Domains of Nrf2 Using Two Different Force Fields and Circular Dichroism. </w:t>
      </w:r>
      <w:r>
        <w:rPr>
          <w:i/>
        </w:rPr>
        <w:t>Journal of chemical theory and computation</w:t>
      </w:r>
      <w:r>
        <w:t xml:space="preserve"> 17:3145-3156.</w:t>
      </w:r>
    </w:p>
    <w:p>
      <w:pPr>
        <w:pStyle w:val="23"/>
      </w:pPr>
      <w:r>
        <w:t xml:space="preserve">[15] Itoh, K., Chiba, T., Takahashi, S., Ishii, T., Igarashi, K., Katoh, Y., Oyake, T., Hayashi, N., Satoh, K., Hatayama, I., Yamamoto, M., Nabeshima, Y. (1997) An Nrf2/small Maf heterodimer mediates the induction of phase II detoxifying enzyme genes through antioxidant response elements. </w:t>
      </w:r>
      <w:r>
        <w:rPr>
          <w:i/>
        </w:rPr>
        <w:t>Biochemical and biophysical research communications</w:t>
      </w:r>
      <w:r>
        <w:t xml:space="preserve"> 236:313-322.</w:t>
      </w:r>
    </w:p>
    <w:p>
      <w:pPr>
        <w:pStyle w:val="23"/>
      </w:pPr>
      <w:r>
        <w:t xml:space="preserve">[16] Katsuoka, F., Motohashi, H., Ishii, T., Aburatani, H., Engel, J.D., Yamamoto, M. (2005) Genetic evidence that small maf proteins are essential for the activation of antioxidant response element-dependent genes. </w:t>
      </w:r>
      <w:r>
        <w:rPr>
          <w:i/>
        </w:rPr>
        <w:t>Molecular and cellular biology</w:t>
      </w:r>
      <w:r>
        <w:t xml:space="preserve"> 25:8044-8051.</w:t>
      </w:r>
    </w:p>
    <w:p>
      <w:pPr>
        <w:pStyle w:val="23"/>
      </w:pPr>
      <w:r>
        <w:t xml:space="preserve">[17] Plafker, K.S., Nguyen, L., Barneche, M., Mirza, S., Crawford, D., Plafker, S.M. (2010) The ubiquitin-conjugating enzyme UbcM2 can regulate the stability and activity of the antioxidant transcription factor Nrf2. </w:t>
      </w:r>
      <w:r>
        <w:rPr>
          <w:i/>
        </w:rPr>
        <w:t>The Journal of biological chemistry</w:t>
      </w:r>
      <w:r>
        <w:t xml:space="preserve"> 285:23064-23074.</w:t>
      </w:r>
    </w:p>
    <w:p>
      <w:pPr>
        <w:pStyle w:val="23"/>
      </w:pPr>
      <w:r>
        <w:t xml:space="preserve">[18] Wang, H., Liu, K., Geng, M., Gao, P., Wu, X., Hai, Y., Li, Y., Li, Y., Luo, L., Hayes, J.D., Wang, X.J., Tang, X. (2013) RXRα inhibits the NRF2-ARE signaling pathway through a direct interaction with the Neh7 domain of NRF2. </w:t>
      </w:r>
      <w:r>
        <w:rPr>
          <w:i/>
        </w:rPr>
        <w:t>Cancer research</w:t>
      </w:r>
      <w:r>
        <w:t xml:space="preserve"> 73:3097-3108.</w:t>
      </w:r>
    </w:p>
    <w:p>
      <w:pPr>
        <w:pStyle w:val="23"/>
      </w:pPr>
      <w:r>
        <w:t xml:space="preserve">[19] Hinoi, E., Takarada, T., Fujimori, S., Wang, L., Iemata, M., Uno, K., Yoneda, Y. (2007) Nuclear factor E2 p45-related factor 2 negatively regulates chondrogenesis. </w:t>
      </w:r>
      <w:r>
        <w:rPr>
          <w:i/>
        </w:rPr>
        <w:t>Bone</w:t>
      </w:r>
      <w:r>
        <w:t xml:space="preserve"> 40:337-344.</w:t>
      </w:r>
    </w:p>
    <w:p>
      <w:pPr>
        <w:pStyle w:val="23"/>
      </w:pPr>
      <w:r>
        <w:t xml:space="preserve">[20] Solomon, L.A., Bérubé, N.G., Beier, F. (2008) Transcriptional regulators of chondrocyte hypertrophy. </w:t>
      </w:r>
      <w:r>
        <w:rPr>
          <w:i/>
        </w:rPr>
        <w:t>Birth defects research. Part C, Embryo today : reviews</w:t>
      </w:r>
      <w:r>
        <w:t xml:space="preserve"> 84:123-130.</w:t>
      </w:r>
    </w:p>
    <w:p>
      <w:pPr>
        <w:pStyle w:val="23"/>
      </w:pPr>
      <w:r>
        <w:t xml:space="preserve">[21] Liu, M., Liu, S., Zhang, Q., Fang, Y., Yu, Y., Zhu, L., Liu, Y., Gong, W., Zhao, L., Qin, L., Zhang, Q. (2021) Curculigoside attenuates oxidative stress and osteoclastogenesis via modulating Nrf2/NF-κB signaling pathway in RAW264.7 cells. </w:t>
      </w:r>
      <w:r>
        <w:rPr>
          <w:i/>
        </w:rPr>
        <w:t>Journal of ethnopharmacology</w:t>
      </w:r>
      <w:r>
        <w:t xml:space="preserve"> 275:114129.</w:t>
      </w:r>
    </w:p>
    <w:p>
      <w:pPr>
        <w:pStyle w:val="23"/>
      </w:pPr>
      <w:r>
        <w:t xml:space="preserve">[22] Hunter, D.J., Bierma-Zeinstra, S. (2019) Osteoarthritis. </w:t>
      </w:r>
      <w:r>
        <w:rPr>
          <w:i/>
        </w:rPr>
        <w:t>Lancet (London, England)</w:t>
      </w:r>
      <w:r>
        <w:t xml:space="preserve"> 393:1745-1759.</w:t>
      </w:r>
    </w:p>
    <w:p>
      <w:pPr>
        <w:pStyle w:val="23"/>
      </w:pPr>
      <w:r>
        <w:t xml:space="preserve">[23] Prieto-Alhambra, D., Judge, A., Javaid, M.K., Cooper, C., Diez-Perez, A., Arden, N.K. (2014) Incidence and risk factors for clinically diagnosed knee, hip and hand osteoarthritis: influences of age, gender and osteoarthritis affecting other joints. </w:t>
      </w:r>
      <w:r>
        <w:rPr>
          <w:i/>
        </w:rPr>
        <w:t>Ann Rheum Dis</w:t>
      </w:r>
      <w:r>
        <w:t xml:space="preserve"> 73:1659-1664.</w:t>
      </w:r>
    </w:p>
    <w:p>
      <w:pPr>
        <w:pStyle w:val="23"/>
      </w:pPr>
      <w:r>
        <w:t xml:space="preserve">[24] Hunter, D.J., Schofield, D., Callander, E. (2014) The individual and socioeconomic impact of osteoarthritis. </w:t>
      </w:r>
      <w:r>
        <w:rPr>
          <w:i/>
        </w:rPr>
        <w:t>Nature reviews. Rheumatology</w:t>
      </w:r>
      <w:r>
        <w:t xml:space="preserve"> 10:437-441.</w:t>
      </w:r>
    </w:p>
    <w:p>
      <w:pPr>
        <w:pStyle w:val="23"/>
      </w:pPr>
      <w:r>
        <w:t xml:space="preserve">[25] Fu, K., Robbins, S.R., McDougall, J.J. (2018) Osteoarthritis: the genesis of pain. </w:t>
      </w:r>
      <w:r>
        <w:rPr>
          <w:i/>
        </w:rPr>
        <w:t>Rheumatology (Oxford, England)</w:t>
      </w:r>
      <w:r>
        <w:t xml:space="preserve"> 57:iv43-iv50.</w:t>
      </w:r>
    </w:p>
    <w:p>
      <w:pPr>
        <w:pStyle w:val="23"/>
      </w:pPr>
      <w:r>
        <w:t xml:space="preserve">[26] Hu, W., Chen, Y., Dou, C., Dong, S. (2021) Microenvironment in subchondral bone: predominant regulator for the treatment of osteoarthritis. </w:t>
      </w:r>
      <w:r>
        <w:rPr>
          <w:i/>
        </w:rPr>
        <w:t>Ann Rheum Dis</w:t>
      </w:r>
      <w:r>
        <w:t xml:space="preserve"> 80:413-422.</w:t>
      </w:r>
    </w:p>
    <w:p>
      <w:pPr>
        <w:pStyle w:val="23"/>
      </w:pPr>
      <w:r>
        <w:t xml:space="preserve">[27] Scanzello, C.R. (2017) Role of low-grade inflammation in osteoarthritis. </w:t>
      </w:r>
      <w:r>
        <w:rPr>
          <w:i/>
        </w:rPr>
        <w:t>Current opinion in rheumatology</w:t>
      </w:r>
      <w:r>
        <w:t xml:space="preserve"> 29:79-85.</w:t>
      </w:r>
    </w:p>
    <w:p>
      <w:pPr>
        <w:pStyle w:val="23"/>
      </w:pPr>
      <w:r>
        <w:t xml:space="preserve">[28] Bierma-Zeinstra, S.M., van Middelkoop, M. (2017) Osteoarthritis: In search of phenotypes. </w:t>
      </w:r>
      <w:r>
        <w:rPr>
          <w:i/>
        </w:rPr>
        <w:t>Nature reviews. Rheumatology</w:t>
      </w:r>
      <w:r>
        <w:t xml:space="preserve"> 13:705-706.</w:t>
      </w:r>
    </w:p>
    <w:p>
      <w:pPr>
        <w:pStyle w:val="23"/>
      </w:pPr>
      <w:r>
        <w:t xml:space="preserve">[29] Courties, A., Sellam, J., Berenbaum, F. (2017) Metabolic syndrome-associated osteoarthritis. </w:t>
      </w:r>
      <w:r>
        <w:rPr>
          <w:i/>
        </w:rPr>
        <w:t>Current opinion in rheumatology</w:t>
      </w:r>
      <w:r>
        <w:t xml:space="preserve"> 29:214-222.</w:t>
      </w:r>
    </w:p>
    <w:p>
      <w:pPr>
        <w:pStyle w:val="23"/>
      </w:pPr>
      <w:r>
        <w:t xml:space="preserve">[30] Loeser, R.F., Goldring, S.R., Scanzello, C.R., Goldring, M.B. (2012) Osteoarthritis: a disease of the joint as an organ. </w:t>
      </w:r>
      <w:r>
        <w:rPr>
          <w:i/>
        </w:rPr>
        <w:t>Arthritis and rheumatism</w:t>
      </w:r>
      <w:r>
        <w:t xml:space="preserve"> 64:1697-1707.</w:t>
      </w:r>
    </w:p>
    <w:p>
      <w:pPr>
        <w:pStyle w:val="23"/>
      </w:pPr>
      <w:r>
        <w:t xml:space="preserve">[31] Liu-Bryan, R., Terkeltaub, R. (2015) Emerging regulators of the inflammatory process in osteoarthritis. </w:t>
      </w:r>
      <w:r>
        <w:rPr>
          <w:i/>
        </w:rPr>
        <w:t>Nature reviews. Rheumatology</w:t>
      </w:r>
      <w:r>
        <w:t xml:space="preserve"> 11:35-44.</w:t>
      </w:r>
    </w:p>
    <w:p>
      <w:pPr>
        <w:pStyle w:val="23"/>
      </w:pPr>
      <w:r>
        <w:t xml:space="preserve">[32] Moon, P.M., Beier, F. (2015) Novel Insights into Osteoarthritis Joint Pathology from Studies in Mice. </w:t>
      </w:r>
      <w:r>
        <w:rPr>
          <w:i/>
        </w:rPr>
        <w:t>Current rheumatology reports</w:t>
      </w:r>
      <w:r>
        <w:t xml:space="preserve"> 17:50.</w:t>
      </w:r>
    </w:p>
    <w:p>
      <w:pPr>
        <w:pStyle w:val="23"/>
      </w:pPr>
      <w:r>
        <w:t xml:space="preserve">[33] Sellam, J., Berenbaum, F. (2010) The role of synovitis in pathophysiology and clinical symptoms of osteoarthritis. </w:t>
      </w:r>
      <w:r>
        <w:rPr>
          <w:i/>
        </w:rPr>
        <w:t>Nature reviews. Rheumatology</w:t>
      </w:r>
      <w:r>
        <w:t xml:space="preserve"> 6:625-635.</w:t>
      </w:r>
    </w:p>
    <w:p>
      <w:pPr>
        <w:pStyle w:val="23"/>
      </w:pPr>
      <w:r>
        <w:t xml:space="preserve">[34] Sandell, L.J. (2012) Etiology of osteoarthritis: genetics and synovial joint development. </w:t>
      </w:r>
      <w:r>
        <w:rPr>
          <w:i/>
        </w:rPr>
        <w:t>Nature reviews. Rheumatology</w:t>
      </w:r>
      <w:r>
        <w:t xml:space="preserve"> 8:77-89.</w:t>
      </w:r>
    </w:p>
    <w:p>
      <w:pPr>
        <w:pStyle w:val="23"/>
      </w:pPr>
      <w:r>
        <w:t xml:space="preserve">[35] Glyn-Jones, S., Palmer, A.J., Agricola, R., Price, A.J., Vincent, T.L., Weinans, H., Carr, A.J. (2015) Osteoarthritis. </w:t>
      </w:r>
      <w:r>
        <w:rPr>
          <w:i/>
        </w:rPr>
        <w:t>Lancet (London, England)</w:t>
      </w:r>
      <w:r>
        <w:t xml:space="preserve"> 386:376-387.</w:t>
      </w:r>
    </w:p>
    <w:p>
      <w:pPr>
        <w:pStyle w:val="23"/>
      </w:pPr>
      <w:r>
        <w:t xml:space="preserve">[36] Venkataraman, K., Khurana, S., Tai, T.C. (2013) Oxidative stress in aging--matters of the heart and mind. </w:t>
      </w:r>
      <w:r>
        <w:rPr>
          <w:i/>
        </w:rPr>
        <w:t>International journal of molecular sciences</w:t>
      </w:r>
      <w:r>
        <w:t xml:space="preserve"> 14:17897-17925.</w:t>
      </w:r>
    </w:p>
    <w:p>
      <w:pPr>
        <w:pStyle w:val="23"/>
      </w:pPr>
      <w:r>
        <w:t xml:space="preserve">[37] Jones, D.P. (2015) Redox theory of aging. </w:t>
      </w:r>
      <w:r>
        <w:rPr>
          <w:i/>
        </w:rPr>
        <w:t>Redox biology</w:t>
      </w:r>
      <w:r>
        <w:t xml:space="preserve"> 5:71-79.</w:t>
      </w:r>
    </w:p>
    <w:p>
      <w:pPr>
        <w:pStyle w:val="23"/>
      </w:pPr>
      <w:r>
        <w:t xml:space="preserve">[38] Hui, W., Young, D.A., Rowan, A.D., Xu, X., Cawston, T.E., Proctor, C.J. (2016) Oxidative changes and signalling pathways are pivotal in initiating age-related changes in articular cartilage. </w:t>
      </w:r>
      <w:r>
        <w:rPr>
          <w:i/>
        </w:rPr>
        <w:t>Ann Rheum Dis</w:t>
      </w:r>
      <w:r>
        <w:t xml:space="preserve"> 75:449-458.</w:t>
      </w:r>
    </w:p>
    <w:p>
      <w:pPr>
        <w:pStyle w:val="23"/>
      </w:pPr>
      <w:r>
        <w:t xml:space="preserve">[39] Loeser, R.F. (2017) The Role of Aging in the Development of Osteoarthritis. </w:t>
      </w:r>
      <w:r>
        <w:rPr>
          <w:i/>
        </w:rPr>
        <w:t>Transactions of the American Clinical and Climatological Association</w:t>
      </w:r>
      <w:r>
        <w:t xml:space="preserve"> 128:44-54.</w:t>
      </w:r>
    </w:p>
    <w:p>
      <w:pPr>
        <w:pStyle w:val="23"/>
      </w:pPr>
      <w:r>
        <w:t xml:space="preserve">[40] Nathan, C., Cunningham-Bussel, A. (2013) Beyond oxidative stress: an immunologist's guide to reactive oxygen species. </w:t>
      </w:r>
      <w:r>
        <w:rPr>
          <w:i/>
        </w:rPr>
        <w:t>Nature reviews. Immunology</w:t>
      </w:r>
      <w:r>
        <w:t xml:space="preserve"> 13:349-361.</w:t>
      </w:r>
    </w:p>
    <w:p>
      <w:pPr>
        <w:pStyle w:val="23"/>
      </w:pPr>
      <w:r>
        <w:t xml:space="preserve">[41] Paulsen, C.E., Carroll, K.S. (2010) Orchestrating redox signaling networks through regulatory cysteine switches. </w:t>
      </w:r>
      <w:r>
        <w:rPr>
          <w:i/>
        </w:rPr>
        <w:t>ACS chemical biology</w:t>
      </w:r>
      <w:r>
        <w:t xml:space="preserve"> 5:47-62.</w:t>
      </w:r>
    </w:p>
    <w:p>
      <w:pPr>
        <w:pStyle w:val="23"/>
      </w:pPr>
      <w:r>
        <w:t xml:space="preserve">[42] Li, Y.S., Xiao, W.F., Luo, W. (2017) Cellular aging towards osteoarthritis. </w:t>
      </w:r>
      <w:r>
        <w:rPr>
          <w:i/>
        </w:rPr>
        <w:t>Mechanisms of ageing and development</w:t>
      </w:r>
      <w:r>
        <w:t xml:space="preserve"> 162:80-84.</w:t>
      </w:r>
    </w:p>
    <w:p>
      <w:pPr>
        <w:pStyle w:val="23"/>
      </w:pPr>
      <w:r>
        <w:t xml:space="preserve">[43] Chen, K., Craige, S.E., Keaney, J.F., Jr. (2009) Downstream targets and intracellular compartmentalization in Nox signaling. </w:t>
      </w:r>
      <w:r>
        <w:rPr>
          <w:i/>
        </w:rPr>
        <w:t>Antioxidants &amp; redox signaling</w:t>
      </w:r>
      <w:r>
        <w:t xml:space="preserve"> 11:2467-2480.</w:t>
      </w:r>
    </w:p>
    <w:p>
      <w:pPr>
        <w:pStyle w:val="23"/>
      </w:pPr>
      <w:r>
        <w:t xml:space="preserve">[44] Wu, R.F., Xu, Y.C., Ma, Z., Nwariaku, F.E., Sarosi, G.A., Jr., Terada, L.S. (2005) Subcellular targeting of oxidants during endothelial cell migration. </w:t>
      </w:r>
      <w:r>
        <w:rPr>
          <w:i/>
        </w:rPr>
        <w:t>The Journal of cell biology</w:t>
      </w:r>
      <w:r>
        <w:t xml:space="preserve"> 171:893-904.</w:t>
      </w:r>
    </w:p>
    <w:p>
      <w:pPr>
        <w:pStyle w:val="23"/>
      </w:pPr>
      <w:r>
        <w:t xml:space="preserve">[45] De la Fuente, M., Miquel, J. (2009) An update of the oxidation-inflammation theory of aging: the involvement of the immune system in oxi-inflamm-aging. </w:t>
      </w:r>
      <w:r>
        <w:rPr>
          <w:i/>
        </w:rPr>
        <w:t>Current pharmaceutical design</w:t>
      </w:r>
      <w:r>
        <w:t xml:space="preserve"> 15:3003-3026.</w:t>
      </w:r>
    </w:p>
    <w:p>
      <w:pPr>
        <w:pStyle w:val="23"/>
      </w:pPr>
      <w:r>
        <w:t xml:space="preserve">[46] Minguzzi, M., Cetrullo, S., D'Adamo, S., Silvestri, Y., Flamigni, F., Borzì, R.M. (2018) Emerging Players at the Intersection of Chondrocyte Loss of Maturational Arrest, Oxidative Stress, Senescence and Low-Grade Inflammation in Osteoarthritis. </w:t>
      </w:r>
      <w:r>
        <w:rPr>
          <w:i/>
        </w:rPr>
        <w:t>Oxidative medicine and cellular longevity</w:t>
      </w:r>
      <w:r>
        <w:t xml:space="preserve"> 2018:3075293.</w:t>
      </w:r>
    </w:p>
    <w:p>
      <w:pPr>
        <w:pStyle w:val="23"/>
      </w:pPr>
      <w:r>
        <w:t xml:space="preserve">[47] Bolduc, J.A., Collins, J.A., Loeser, R.F. (2019) Reactive oxygen species, aging and articular cartilage homeostasis. </w:t>
      </w:r>
      <w:r>
        <w:rPr>
          <w:i/>
        </w:rPr>
        <w:t>Free radical biology &amp; medicine</w:t>
      </w:r>
      <w:r>
        <w:t xml:space="preserve"> 132:73-82.</w:t>
      </w:r>
    </w:p>
    <w:p>
      <w:pPr>
        <w:pStyle w:val="23"/>
      </w:pPr>
      <w:r>
        <w:t xml:space="preserve">[48] Yudoh, K., Nguyen v, T., Nakamura, H., Hongo-Masuko, K., Kato, T., Nishioka, K. (2005) Potential involvement of oxidative stress in cartilage senescence and development of osteoarthritis: oxidative stress induces chondrocyte telomere instability and downregulation of chondrocyte function. </w:t>
      </w:r>
      <w:r>
        <w:rPr>
          <w:i/>
        </w:rPr>
        <w:t>Arthritis research &amp; therapy</w:t>
      </w:r>
      <w:r>
        <w:t xml:space="preserve"> 7:R380-391.</w:t>
      </w:r>
    </w:p>
    <w:p>
      <w:pPr>
        <w:pStyle w:val="23"/>
      </w:pPr>
      <w:r>
        <w:t xml:space="preserve">[49] Brandl, A., Hartmann, A., Bechmann, V., Graf, B., Nerlich, M., Angele, P. (2011) Oxidative stress induces senescence in chondrocytes. </w:t>
      </w:r>
      <w:r>
        <w:rPr>
          <w:i/>
        </w:rPr>
        <w:t>Journal of orthopaedic research : official publication of the Orthopaedic Research Society</w:t>
      </w:r>
      <w:r>
        <w:t xml:space="preserve"> 29:1114-1120.</w:t>
      </w:r>
    </w:p>
    <w:p>
      <w:pPr>
        <w:pStyle w:val="23"/>
      </w:pPr>
      <w:r>
        <w:t xml:space="preserve">[50] Zinovkin, R.A., Kondratenko, N.D., Zinovkina, L.A. (2022) Does Nrf2 Play a Role of a Master Regulator of Mammalian Aging? </w:t>
      </w:r>
      <w:r>
        <w:rPr>
          <w:i/>
        </w:rPr>
        <w:t>Biochemistry. Biokhimiia</w:t>
      </w:r>
      <w:r>
        <w:t xml:space="preserve"> 87:1465-1476.</w:t>
      </w:r>
    </w:p>
    <w:p>
      <w:pPr>
        <w:pStyle w:val="23"/>
      </w:pPr>
      <w:r>
        <w:t xml:space="preserve">[51] Tebay, L.E., Robertson, H., Durant, S.T., Vitale, S.R., Penning, T.M., Dinkova-Kostova, A.T., Hayes, J.D. (2015) Mechanisms of activation of the transcription factor Nrf2 by redox stressors, nutrient cues, and energy status and the pathways through which it attenuates degenerative disease. </w:t>
      </w:r>
      <w:r>
        <w:rPr>
          <w:i/>
        </w:rPr>
        <w:t>Free radical biology &amp; medicine</w:t>
      </w:r>
      <w:r>
        <w:t xml:space="preserve"> 88:108-146.</w:t>
      </w:r>
    </w:p>
    <w:p>
      <w:pPr>
        <w:pStyle w:val="23"/>
      </w:pPr>
      <w:r>
        <w:t xml:space="preserve">[52] Vaamonde-Garcia, C., Courties, A., Pigenet, A., Laiguillon, M.C., Sautet, A., Houard, X., Kerdine-Römer, S., Meijide, R., Berenbaum, F., Sellam, J. (2017) The nuclear factor-erythroid 2-related factor/heme oxygenase-1 axis is critical for the inflammatory features of type 2 diabetes-associated osteoarthritis. </w:t>
      </w:r>
      <w:r>
        <w:rPr>
          <w:i/>
        </w:rPr>
        <w:t>The Journal of biological chemistry</w:t>
      </w:r>
      <w:r>
        <w:t xml:space="preserve"> 292:14505-14515.</w:t>
      </w:r>
    </w:p>
    <w:p>
      <w:pPr>
        <w:pStyle w:val="23"/>
      </w:pPr>
      <w:r>
        <w:t xml:space="preserve">[53] Khan, N.M., Ahmad, I., Haqqi, T.M. (2018) Nrf2/ARE pathway attenuates oxidative and apoptotic response in human osteoarthritis chondrocytes by activating ERK1/2/ELK1-P70S6K-P90RSK signaling axis. </w:t>
      </w:r>
      <w:r>
        <w:rPr>
          <w:i/>
        </w:rPr>
        <w:t>Free radical biology &amp; medicine</w:t>
      </w:r>
      <w:r>
        <w:t xml:space="preserve"> 116:159-171.</w:t>
      </w:r>
    </w:p>
    <w:p>
      <w:pPr>
        <w:pStyle w:val="23"/>
      </w:pPr>
      <w:r>
        <w:t xml:space="preserve">[54] Wang, Y., Zhao, X., Lotz, M., Terkeltaub, R., Liu-Bryan, R. (2015) Mitochondrial biogenesis is impaired in osteoarthritis chondrocytes but reversible via peroxisome proliferator-activated receptor γ coactivator 1α. </w:t>
      </w:r>
      <w:r>
        <w:rPr>
          <w:i/>
        </w:rPr>
        <w:t>Arthritis &amp; rheumatology (Hoboken, N.J.)</w:t>
      </w:r>
      <w:r>
        <w:t xml:space="preserve"> 67:2141-2153.</w:t>
      </w:r>
    </w:p>
    <w:p>
      <w:pPr>
        <w:pStyle w:val="23"/>
      </w:pPr>
      <w:r>
        <w:t xml:space="preserve">[55] Wruck, C.J., Fragoulis, A., Gurzynski, A., Brandenburg, L.O., Kan, Y.W., Chan, K., Hassenpflug, J., Freitag-Wolf, S., Varoga, D., Lippross, S., Pufe, T. (2011) Role of oxidative stress in rheumatoid arthritis: insights from the Nrf2-knockout mice. </w:t>
      </w:r>
      <w:r>
        <w:rPr>
          <w:i/>
        </w:rPr>
        <w:t>Ann Rheum Dis</w:t>
      </w:r>
      <w:r>
        <w:t xml:space="preserve"> 70:844-850.</w:t>
      </w:r>
    </w:p>
    <w:p>
      <w:pPr>
        <w:pStyle w:val="23"/>
      </w:pPr>
      <w:r>
        <w:t xml:space="preserve">[56] Cai, D., Yin, S., Yang, J., Jiang, Q., Cao, W. (2015) Histone deacetylase inhibition activates Nrf2 and protects against osteoarthritis. </w:t>
      </w:r>
      <w:r>
        <w:rPr>
          <w:i/>
        </w:rPr>
        <w:t>Arthritis research &amp; therapy</w:t>
      </w:r>
      <w:r>
        <w:t xml:space="preserve"> 17:269.</w:t>
      </w:r>
    </w:p>
    <w:p>
      <w:pPr>
        <w:pStyle w:val="23"/>
      </w:pPr>
      <w:r>
        <w:t xml:space="preserve">[57] Takada, T., Miyaki, S., Ishitobi, H., Hirai, Y., Nakasa, T., Igarashi, K., Lotz, M.K., Ochi, M. (2015) Bach1 deficiency reduces severity of osteoarthritis through upregulation of heme oxygenase-1. </w:t>
      </w:r>
      <w:r>
        <w:rPr>
          <w:i/>
        </w:rPr>
        <w:t>Arthritis research &amp; therapy</w:t>
      </w:r>
      <w:r>
        <w:t xml:space="preserve"> 17:285.</w:t>
      </w:r>
    </w:p>
    <w:p>
      <w:pPr>
        <w:pStyle w:val="23"/>
      </w:pPr>
      <w:r>
        <w:t xml:space="preserve">[58] Warady, B.A., Pergola, P.E., Agarwal, R., Andreoli, S., Appel, G.B., Bangalore, S., Block, G.A., Chapman, A.B., Chin, M.P., Gibson, K.L., Goldsberry, A., Iijima, K., Inker, L.A., Kashtan, C.E., Knebelmann, B., Mariani, L.H., Meyer, C.J., Nozu, K., O'Grady, M., Rheault, M.N., Silva, A.L., Stenvinkel, P., Torra, R., Chertow, G.M. (2022) Effects of Bardoxolone Methyl in Alport Syndrome. </w:t>
      </w:r>
      <w:r>
        <w:rPr>
          <w:i/>
        </w:rPr>
        <w:t>Clinical journal of the American Society of Nephrology : CJASN</w:t>
      </w:r>
      <w:r>
        <w:t xml:space="preserve"> 17:1763-1774.</w:t>
      </w:r>
    </w:p>
    <w:p>
      <w:pPr>
        <w:pStyle w:val="23"/>
      </w:pPr>
      <w:r>
        <w:t xml:space="preserve">[59] Xu, Z., Zhang, F., Sun, F., Gu, K., Dong, S., He, D. (2015) Dimethyl fumarate for multiple sclerosis. </w:t>
      </w:r>
      <w:r>
        <w:rPr>
          <w:i/>
        </w:rPr>
        <w:t>The Cochrane database of systematic reviews</w:t>
      </w:r>
      <w:r>
        <w:t>:Cd011076.</w:t>
      </w:r>
    </w:p>
    <w:p>
      <w:pPr>
        <w:pStyle w:val="23"/>
      </w:pPr>
      <w:r>
        <w:t xml:space="preserve">[60] Qin, J.J., Cheng, X.D., Zhang, J., Zhang, W.D. (2019) Dual roles and therapeutic potential of Keap1-Nrf2 pathway in pancreatic cancer: a systematic review. </w:t>
      </w:r>
      <w:r>
        <w:rPr>
          <w:i/>
        </w:rPr>
        <w:t>Cell communication and signaling : CCS</w:t>
      </w:r>
      <w:r>
        <w:t xml:space="preserve"> 17:121.</w:t>
      </w:r>
    </w:p>
    <w:p>
      <w:pPr>
        <w:rPr>
          <w:rFonts w:ascii="Times New Roman" w:hAnsi="Times New Roman"/>
        </w:rPr>
      </w:pPr>
      <w:r>
        <w:rPr>
          <w:rFonts w:ascii="Times New Roman" w:hAnsi="Times New Roman"/>
        </w:rPr>
        <w:fldChar w:fldCharType="end"/>
      </w:r>
    </w:p>
    <w:p>
      <w:pPr>
        <w:spacing w:line="360" w:lineRule="auto"/>
        <w:rPr>
          <w:rFonts w:ascii="Times New Roman" w:hAnsi="Times New Roman"/>
          <w:sz w:val="24"/>
          <w:szCs w:val="24"/>
        </w:rPr>
      </w:pPr>
      <w:r>
        <w:rPr>
          <w:rFonts w:hint="eastAsia" w:ascii="Times New Roman" w:hAnsi="Times New Roman"/>
          <w:b/>
          <w:bCs/>
          <w:sz w:val="24"/>
          <w:szCs w:val="24"/>
        </w:rPr>
        <w:t>Fig</w:t>
      </w:r>
      <w:r>
        <w:rPr>
          <w:rFonts w:ascii="Times New Roman" w:hAnsi="Times New Roman"/>
          <w:b/>
          <w:bCs/>
          <w:sz w:val="24"/>
          <w:szCs w:val="24"/>
        </w:rPr>
        <w:t>ure 1</w:t>
      </w:r>
      <w:r>
        <w:rPr>
          <w:rFonts w:hint="eastAsia" w:ascii="Times New Roman" w:hAnsi="Times New Roman"/>
          <w:b/>
          <w:bCs/>
          <w:sz w:val="24"/>
          <w:szCs w:val="24"/>
        </w:rPr>
        <w:t>.</w:t>
      </w:r>
      <w:r>
        <w:rPr>
          <w:rFonts w:hint="eastAsia" w:ascii="Times New Roman" w:hAnsi="Times New Roman"/>
          <w:sz w:val="24"/>
          <w:szCs w:val="24"/>
        </w:rPr>
        <w:t xml:space="preserve"> Nrf2 modulating oxidative stress in OA. </w:t>
      </w:r>
      <w:r>
        <w:rPr>
          <w:rFonts w:ascii="Times New Roman" w:hAnsi="Times New Roman"/>
          <w:sz w:val="24"/>
          <w:szCs w:val="24"/>
        </w:rPr>
        <w:t>Different negative stimulations</w:t>
      </w:r>
      <w:r>
        <w:rPr>
          <w:rFonts w:hint="eastAsia" w:ascii="Times New Roman" w:hAnsi="Times New Roman"/>
          <w:sz w:val="24"/>
          <w:szCs w:val="24"/>
        </w:rPr>
        <w:t xml:space="preserve"> </w:t>
      </w:r>
      <w:r>
        <w:rPr>
          <w:rFonts w:ascii="Times New Roman" w:hAnsi="Times New Roman"/>
          <w:sz w:val="24"/>
          <w:szCs w:val="24"/>
        </w:rPr>
        <w:t xml:space="preserve">including </w:t>
      </w:r>
      <w:r>
        <w:rPr>
          <w:rFonts w:hint="eastAsia" w:ascii="Times New Roman" w:hAnsi="Times New Roman"/>
          <w:sz w:val="24"/>
          <w:szCs w:val="24"/>
        </w:rPr>
        <w:t>inflammatory components, mechanical overload, metabolic disorders</w:t>
      </w:r>
      <w:r>
        <w:rPr>
          <w:rFonts w:ascii="Times New Roman" w:hAnsi="Times New Roman"/>
          <w:sz w:val="24"/>
          <w:szCs w:val="24"/>
        </w:rPr>
        <w:t xml:space="preserve"> and aging impair the function of the electron transport chain, leading to mitochondrial dysfunction. And then the ROS system is activated, thus inducing </w:t>
      </w:r>
      <w:r>
        <w:rPr>
          <w:rFonts w:hint="eastAsia" w:ascii="Times New Roman" w:hAnsi="Times New Roman"/>
          <w:sz w:val="24"/>
          <w:szCs w:val="24"/>
        </w:rPr>
        <w:t xml:space="preserve">oxidative stress, which </w:t>
      </w:r>
      <w:r>
        <w:rPr>
          <w:rFonts w:ascii="Times New Roman" w:hAnsi="Times New Roman"/>
          <w:sz w:val="24"/>
          <w:szCs w:val="24"/>
        </w:rPr>
        <w:t>affect</w:t>
      </w:r>
      <w:r>
        <w:rPr>
          <w:rFonts w:hint="eastAsia" w:ascii="Times New Roman" w:hAnsi="Times New Roman"/>
          <w:sz w:val="24"/>
          <w:szCs w:val="24"/>
        </w:rPr>
        <w:t>s cell signaling conduction disorder</w:t>
      </w:r>
      <w:r>
        <w:rPr>
          <w:rFonts w:ascii="Times New Roman" w:hAnsi="Times New Roman"/>
          <w:sz w:val="24"/>
          <w:szCs w:val="24"/>
        </w:rPr>
        <w:t xml:space="preserve"> via </w:t>
      </w:r>
      <w:r>
        <w:rPr>
          <w:rFonts w:hint="eastAsia" w:ascii="Times New Roman" w:hAnsi="Times New Roman"/>
          <w:sz w:val="24"/>
          <w:szCs w:val="24"/>
        </w:rPr>
        <w:t>MAP kinase pathway</w:t>
      </w:r>
      <w:r>
        <w:rPr>
          <w:rFonts w:ascii="Times New Roman" w:hAnsi="Times New Roman"/>
          <w:sz w:val="24"/>
          <w:szCs w:val="24"/>
        </w:rPr>
        <w:t>, ultimately contributing to chondrocyte apoptosis and cartilage matrix degradation.</w:t>
      </w:r>
      <w:r>
        <w:rPr>
          <w:rFonts w:hint="eastAsia" w:ascii="Times New Roman" w:hAnsi="Times New Roman"/>
          <w:sz w:val="24"/>
          <w:szCs w:val="24"/>
        </w:rPr>
        <w:t xml:space="preserve"> </w:t>
      </w:r>
      <w:r>
        <w:rPr>
          <w:rFonts w:ascii="Times New Roman" w:hAnsi="Times New Roman"/>
          <w:sz w:val="24"/>
          <w:szCs w:val="24"/>
        </w:rPr>
        <w:t xml:space="preserve">And </w:t>
      </w:r>
      <w:r>
        <w:rPr>
          <w:rFonts w:hint="eastAsia" w:ascii="Times New Roman" w:hAnsi="Times New Roman"/>
          <w:sz w:val="24"/>
          <w:szCs w:val="24"/>
        </w:rPr>
        <w:t>Nrf2</w:t>
      </w:r>
      <w:r>
        <w:rPr>
          <w:rFonts w:ascii="Times New Roman" w:hAnsi="Times New Roman"/>
          <w:sz w:val="24"/>
          <w:szCs w:val="24"/>
        </w:rPr>
        <w:t xml:space="preserve"> is able to modulate a</w:t>
      </w:r>
      <w:r>
        <w:rPr>
          <w:rFonts w:hint="eastAsia" w:ascii="Times New Roman" w:hAnsi="Times New Roman"/>
          <w:sz w:val="24"/>
          <w:szCs w:val="24"/>
        </w:rPr>
        <w:t>ntioxidant and detoxification enzymes</w:t>
      </w:r>
      <w:r>
        <w:rPr>
          <w:rFonts w:ascii="Times New Roman" w:hAnsi="Times New Roman"/>
          <w:sz w:val="24"/>
          <w:szCs w:val="24"/>
        </w:rPr>
        <w:t xml:space="preserve">, </w:t>
      </w:r>
      <w:r>
        <w:rPr>
          <w:rFonts w:hint="eastAsia" w:ascii="Times New Roman" w:hAnsi="Times New Roman"/>
          <w:sz w:val="24"/>
          <w:szCs w:val="24"/>
        </w:rPr>
        <w:t>such as</w:t>
      </w:r>
      <w:r>
        <w:rPr>
          <w:rFonts w:ascii="Times New Roman" w:hAnsi="Times New Roman"/>
          <w:sz w:val="24"/>
          <w:szCs w:val="24"/>
        </w:rPr>
        <w:t xml:space="preserve"> heme oxygenase 1 (HO-1), sulfiredoxin (Srx), thioredoxin reductase (TrxR), </w:t>
      </w:r>
      <w:r>
        <w:rPr>
          <w:rFonts w:hint="eastAsia" w:ascii="Times New Roman" w:hAnsi="Times New Roman"/>
          <w:sz w:val="24"/>
          <w:szCs w:val="24"/>
        </w:rPr>
        <w:t>p</w:t>
      </w:r>
      <w:r>
        <w:rPr>
          <w:rFonts w:ascii="Times New Roman" w:hAnsi="Times New Roman"/>
          <w:sz w:val="24"/>
          <w:szCs w:val="24"/>
        </w:rPr>
        <w:t xml:space="preserve">eroxiredoxins (Prxs), catalase, SODs, glutathione peroxidase (GPx), and </w:t>
      </w:r>
      <w:r>
        <w:rPr>
          <w:rFonts w:hint="eastAsia" w:ascii="Times New Roman" w:hAnsi="Times New Roman"/>
          <w:sz w:val="24"/>
          <w:szCs w:val="24"/>
        </w:rPr>
        <w:t>NADPH:quinone oxidoreductase 1 (NQO1),</w:t>
      </w:r>
      <w:r>
        <w:rPr>
          <w:rFonts w:ascii="Times New Roman" w:hAnsi="Times New Roman"/>
          <w:sz w:val="24"/>
          <w:szCs w:val="24"/>
        </w:rPr>
        <w:t xml:space="preserve"> which inhibits the ROS system and thus reduces oxidative stress, further maintaining chondrocyte redox homeostasis and preventing the progression of OA.</w:t>
      </w:r>
    </w:p>
    <w:sectPr>
      <w:headerReference r:id="rId3" w:type="default"/>
      <w:footerReference r:id="rId5" w:type="default"/>
      <w:headerReference r:id="rId4" w:type="even"/>
      <w:pgSz w:w="11906" w:h="16838"/>
      <w:pgMar w:top="1134" w:right="1134" w:bottom="1134" w:left="1134"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44470750"/>
    </w:sdtPr>
    <w:sdtContent>
      <w:sdt>
        <w:sdtPr>
          <w:id w:val="-1769616900"/>
        </w:sdtPr>
        <w:sdtContent>
          <w:p>
            <w:pPr>
              <w:pStyle w:val="3"/>
              <w:jc w:val="right"/>
            </w:pPr>
            <w:r>
              <w:rPr>
                <w:lang w:val="zh-CN"/>
              </w:rPr>
              <w:t xml:space="preserve"> </w:t>
            </w:r>
            <w:r>
              <w:rPr>
                <w:b/>
                <w:bCs/>
                <w:sz w:val="24"/>
                <w:szCs w:val="24"/>
              </w:rPr>
              <w:fldChar w:fldCharType="begin"/>
            </w:r>
            <w:r>
              <w:rPr>
                <w:b/>
                <w:bCs/>
              </w:rPr>
              <w:instrText xml:space="preserve">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 xml:space="preserve">NUMPAGES</w:instrText>
            </w:r>
            <w:r>
              <w:rPr>
                <w:b/>
                <w:bCs/>
                <w:sz w:val="24"/>
                <w:szCs w:val="24"/>
              </w:rPr>
              <w:fldChar w:fldCharType="separate"/>
            </w:r>
            <w:r>
              <w:rPr>
                <w:b/>
                <w:bCs/>
                <w:lang w:val="zh-CN"/>
              </w:rPr>
              <w:t>2</w:t>
            </w:r>
            <w:r>
              <w:rPr>
                <w:b/>
                <w:bCs/>
                <w:sz w:val="24"/>
                <w:szCs w:val="24"/>
              </w:rPr>
              <w:fldChar w:fldCharType="end"/>
            </w:r>
          </w:p>
        </w:sdtContent>
      </w:sdt>
    </w:sdtContent>
  </w:sdt>
  <w:p>
    <w:pPr>
      <w:pStyle w:val="3"/>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Bdr>
        <w:bottom w:val="none" w:color="auto" w:sz="0"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Bdr>
        <w:bottom w:val="none" w:color="auto" w:sz="0" w:space="0"/>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ADB7C2A"/>
    <w:multiLevelType w:val="singleLevel"/>
    <w:tmpl w:val="AADB7C2A"/>
    <w:lvl w:ilvl="0" w:tentative="0">
      <w:start w:val="2"/>
      <w:numFmt w:val="decimal"/>
      <w:suff w:val="space"/>
      <w:lvlText w:val="%1."/>
      <w:lvlJc w:val="left"/>
    </w:lvl>
  </w:abstractNum>
  <w:abstractNum w:abstractNumId="1">
    <w:nsid w:val="49A92492"/>
    <w:multiLevelType w:val="multilevel"/>
    <w:tmpl w:val="49A92492"/>
    <w:lvl w:ilvl="0" w:tentative="0">
      <w:start w:val="1"/>
      <w:numFmt w:val="decimal"/>
      <w:lvlText w:val="%1."/>
      <w:lvlJc w:val="left"/>
      <w:pPr>
        <w:ind w:left="360" w:hanging="360"/>
      </w:pPr>
      <w:rPr>
        <w:rFonts w:hint="default" w:cs="Times New Roman"/>
        <w:b/>
        <w:sz w:val="24"/>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NotDisplayPageBoundaries w:val="1"/>
  <w:bordersDoNotSurroundHeader w:val="1"/>
  <w:bordersDoNotSurroundFooter w:val="1"/>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WU5NzI0OTc3NTdjNjEyY2EzMGVmYjBhYjkzNDM1NWEifQ=="/>
    <w:docVar w:name="EN.InstantFormat" w:val="&lt;ENInstantFormat&gt;&lt;Enabled&gt;1&lt;/Enabled&gt;&lt;ScanUnformatted&gt;1&lt;/ScanUnformatted&gt;&lt;ScanChanges&gt;1&lt;/ScanChanges&gt;&lt;Suspended&gt;0&lt;/Suspended&gt;&lt;/ENInstantFormat&gt;"/>
    <w:docVar w:name="EN.Layout" w:val="&lt;ENLayout&gt;&lt;Style&gt;Annals Pure Applied Logic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zwfwwv6pawd0e2e5d502svararewxta9wx&quot;&gt;EndNote库&lt;record-ids&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8&lt;/item&gt;&lt;item&gt;329&lt;/item&gt;&lt;item&gt;330&lt;/item&gt;&lt;item&gt;331&lt;/item&gt;&lt;item&gt;332&lt;/item&gt;&lt;item&gt;333&lt;/item&gt;&lt;item&gt;334&lt;/item&gt;&lt;item&gt;335&lt;/item&gt;&lt;item&gt;336&lt;/item&gt;&lt;item&gt;337&lt;/item&gt;&lt;item&gt;338&lt;/item&gt;&lt;item&gt;418&lt;/item&gt;&lt;item&gt;419&lt;/item&gt;&lt;item&gt;420&lt;/item&gt;&lt;item&gt;421&lt;/item&gt;&lt;item&gt;422&lt;/item&gt;&lt;item&gt;423&lt;/item&gt;&lt;item&gt;424&lt;/item&gt;&lt;item&gt;425&lt;/item&gt;&lt;item&gt;426&lt;/item&gt;&lt;/record-ids&gt;&lt;/item&gt;&lt;/Libraries&gt;"/>
  </w:docVars>
  <w:rsids>
    <w:rsidRoot w:val="001658A8"/>
    <w:rsid w:val="00000621"/>
    <w:rsid w:val="00000DFF"/>
    <w:rsid w:val="000012D0"/>
    <w:rsid w:val="00002A2C"/>
    <w:rsid w:val="00002EE9"/>
    <w:rsid w:val="00003163"/>
    <w:rsid w:val="00003D27"/>
    <w:rsid w:val="0000448C"/>
    <w:rsid w:val="00004A22"/>
    <w:rsid w:val="00004F43"/>
    <w:rsid w:val="00005189"/>
    <w:rsid w:val="00005801"/>
    <w:rsid w:val="00005A6F"/>
    <w:rsid w:val="000066CC"/>
    <w:rsid w:val="00007894"/>
    <w:rsid w:val="0001094E"/>
    <w:rsid w:val="00014289"/>
    <w:rsid w:val="00015338"/>
    <w:rsid w:val="00015472"/>
    <w:rsid w:val="0002116F"/>
    <w:rsid w:val="00022B95"/>
    <w:rsid w:val="00023A36"/>
    <w:rsid w:val="00025158"/>
    <w:rsid w:val="0002542D"/>
    <w:rsid w:val="00025D9E"/>
    <w:rsid w:val="000320F8"/>
    <w:rsid w:val="000321BA"/>
    <w:rsid w:val="00032787"/>
    <w:rsid w:val="00032795"/>
    <w:rsid w:val="000331E1"/>
    <w:rsid w:val="00033E4A"/>
    <w:rsid w:val="000344A4"/>
    <w:rsid w:val="00034A7A"/>
    <w:rsid w:val="000355C4"/>
    <w:rsid w:val="000373D5"/>
    <w:rsid w:val="00040681"/>
    <w:rsid w:val="0004080C"/>
    <w:rsid w:val="00043644"/>
    <w:rsid w:val="000445C2"/>
    <w:rsid w:val="0004473A"/>
    <w:rsid w:val="00044F9E"/>
    <w:rsid w:val="00046199"/>
    <w:rsid w:val="00047165"/>
    <w:rsid w:val="000471A6"/>
    <w:rsid w:val="000471A8"/>
    <w:rsid w:val="000501F3"/>
    <w:rsid w:val="0005079A"/>
    <w:rsid w:val="0005090A"/>
    <w:rsid w:val="00051E01"/>
    <w:rsid w:val="00052BAC"/>
    <w:rsid w:val="00052E32"/>
    <w:rsid w:val="00054F93"/>
    <w:rsid w:val="00055411"/>
    <w:rsid w:val="00055701"/>
    <w:rsid w:val="00056CD2"/>
    <w:rsid w:val="00057263"/>
    <w:rsid w:val="000608D0"/>
    <w:rsid w:val="00063093"/>
    <w:rsid w:val="00063A50"/>
    <w:rsid w:val="000645FA"/>
    <w:rsid w:val="000670E4"/>
    <w:rsid w:val="000672CD"/>
    <w:rsid w:val="00070801"/>
    <w:rsid w:val="000708A2"/>
    <w:rsid w:val="0007163E"/>
    <w:rsid w:val="0007208A"/>
    <w:rsid w:val="00072737"/>
    <w:rsid w:val="00074157"/>
    <w:rsid w:val="0007629C"/>
    <w:rsid w:val="00077AC3"/>
    <w:rsid w:val="00077C3A"/>
    <w:rsid w:val="0008011E"/>
    <w:rsid w:val="00080914"/>
    <w:rsid w:val="0008159F"/>
    <w:rsid w:val="000818E0"/>
    <w:rsid w:val="00082A87"/>
    <w:rsid w:val="00083B5B"/>
    <w:rsid w:val="00083F13"/>
    <w:rsid w:val="000847AB"/>
    <w:rsid w:val="00085680"/>
    <w:rsid w:val="00085A8F"/>
    <w:rsid w:val="00085C98"/>
    <w:rsid w:val="00085D9A"/>
    <w:rsid w:val="00085F0F"/>
    <w:rsid w:val="00086859"/>
    <w:rsid w:val="000905A3"/>
    <w:rsid w:val="00091042"/>
    <w:rsid w:val="000916AF"/>
    <w:rsid w:val="00092572"/>
    <w:rsid w:val="00093170"/>
    <w:rsid w:val="0009318A"/>
    <w:rsid w:val="00094D2C"/>
    <w:rsid w:val="00095271"/>
    <w:rsid w:val="00096316"/>
    <w:rsid w:val="00097101"/>
    <w:rsid w:val="0009774D"/>
    <w:rsid w:val="000A02CF"/>
    <w:rsid w:val="000A167D"/>
    <w:rsid w:val="000A32E1"/>
    <w:rsid w:val="000A3852"/>
    <w:rsid w:val="000A3B27"/>
    <w:rsid w:val="000A4CAB"/>
    <w:rsid w:val="000A57C8"/>
    <w:rsid w:val="000A6018"/>
    <w:rsid w:val="000A6451"/>
    <w:rsid w:val="000A6488"/>
    <w:rsid w:val="000A74F6"/>
    <w:rsid w:val="000A7F0B"/>
    <w:rsid w:val="000B07D9"/>
    <w:rsid w:val="000B090D"/>
    <w:rsid w:val="000B13E8"/>
    <w:rsid w:val="000B1BBF"/>
    <w:rsid w:val="000B29F9"/>
    <w:rsid w:val="000B3280"/>
    <w:rsid w:val="000B32D8"/>
    <w:rsid w:val="000B3C02"/>
    <w:rsid w:val="000B4098"/>
    <w:rsid w:val="000B4B26"/>
    <w:rsid w:val="000B56E6"/>
    <w:rsid w:val="000B58FB"/>
    <w:rsid w:val="000B5FD8"/>
    <w:rsid w:val="000B66F9"/>
    <w:rsid w:val="000B7246"/>
    <w:rsid w:val="000B7454"/>
    <w:rsid w:val="000B7BA8"/>
    <w:rsid w:val="000C0D5C"/>
    <w:rsid w:val="000C0EE2"/>
    <w:rsid w:val="000C2594"/>
    <w:rsid w:val="000C26EA"/>
    <w:rsid w:val="000C2D9E"/>
    <w:rsid w:val="000C366C"/>
    <w:rsid w:val="000C3D91"/>
    <w:rsid w:val="000C40BD"/>
    <w:rsid w:val="000C4569"/>
    <w:rsid w:val="000C47BF"/>
    <w:rsid w:val="000C5671"/>
    <w:rsid w:val="000C57E5"/>
    <w:rsid w:val="000C614F"/>
    <w:rsid w:val="000C62C4"/>
    <w:rsid w:val="000C630B"/>
    <w:rsid w:val="000C66FE"/>
    <w:rsid w:val="000D088F"/>
    <w:rsid w:val="000D0F07"/>
    <w:rsid w:val="000D1C42"/>
    <w:rsid w:val="000D338D"/>
    <w:rsid w:val="000D39EC"/>
    <w:rsid w:val="000D3B18"/>
    <w:rsid w:val="000D4009"/>
    <w:rsid w:val="000D4652"/>
    <w:rsid w:val="000D486D"/>
    <w:rsid w:val="000D5AA6"/>
    <w:rsid w:val="000D5B14"/>
    <w:rsid w:val="000D5CBF"/>
    <w:rsid w:val="000D6C47"/>
    <w:rsid w:val="000D7287"/>
    <w:rsid w:val="000D738A"/>
    <w:rsid w:val="000D7434"/>
    <w:rsid w:val="000E0A59"/>
    <w:rsid w:val="000E121C"/>
    <w:rsid w:val="000E1D41"/>
    <w:rsid w:val="000E1D7C"/>
    <w:rsid w:val="000E2365"/>
    <w:rsid w:val="000E3522"/>
    <w:rsid w:val="000E39F4"/>
    <w:rsid w:val="000E50AD"/>
    <w:rsid w:val="000E6487"/>
    <w:rsid w:val="000F01D9"/>
    <w:rsid w:val="000F0F07"/>
    <w:rsid w:val="000F1511"/>
    <w:rsid w:val="000F1891"/>
    <w:rsid w:val="000F1AA2"/>
    <w:rsid w:val="000F29C1"/>
    <w:rsid w:val="000F2B84"/>
    <w:rsid w:val="000F2C94"/>
    <w:rsid w:val="000F2D7E"/>
    <w:rsid w:val="000F2E69"/>
    <w:rsid w:val="000F32D0"/>
    <w:rsid w:val="000F33BC"/>
    <w:rsid w:val="000F50F1"/>
    <w:rsid w:val="000F52AA"/>
    <w:rsid w:val="000F56ED"/>
    <w:rsid w:val="000F5B47"/>
    <w:rsid w:val="000F5DFC"/>
    <w:rsid w:val="000F5F21"/>
    <w:rsid w:val="000F6EBC"/>
    <w:rsid w:val="000F72AB"/>
    <w:rsid w:val="000F793C"/>
    <w:rsid w:val="000F7EDB"/>
    <w:rsid w:val="0010089D"/>
    <w:rsid w:val="001009ED"/>
    <w:rsid w:val="00101B33"/>
    <w:rsid w:val="00101EC9"/>
    <w:rsid w:val="001024E0"/>
    <w:rsid w:val="00103113"/>
    <w:rsid w:val="001032F8"/>
    <w:rsid w:val="00103465"/>
    <w:rsid w:val="00103E5D"/>
    <w:rsid w:val="00103E7C"/>
    <w:rsid w:val="00104D03"/>
    <w:rsid w:val="0010517E"/>
    <w:rsid w:val="0010542C"/>
    <w:rsid w:val="00105F2B"/>
    <w:rsid w:val="00105F58"/>
    <w:rsid w:val="001061CC"/>
    <w:rsid w:val="001062E4"/>
    <w:rsid w:val="001064E7"/>
    <w:rsid w:val="001074DC"/>
    <w:rsid w:val="0011071C"/>
    <w:rsid w:val="001109D6"/>
    <w:rsid w:val="00113E75"/>
    <w:rsid w:val="00114C5D"/>
    <w:rsid w:val="00115456"/>
    <w:rsid w:val="00115649"/>
    <w:rsid w:val="00115EC1"/>
    <w:rsid w:val="00115EFC"/>
    <w:rsid w:val="00120209"/>
    <w:rsid w:val="00120440"/>
    <w:rsid w:val="00120AA4"/>
    <w:rsid w:val="00120B1C"/>
    <w:rsid w:val="00120B3C"/>
    <w:rsid w:val="0012194A"/>
    <w:rsid w:val="00121ED3"/>
    <w:rsid w:val="00122C82"/>
    <w:rsid w:val="001231CD"/>
    <w:rsid w:val="00124679"/>
    <w:rsid w:val="00125DA0"/>
    <w:rsid w:val="0012605A"/>
    <w:rsid w:val="00126817"/>
    <w:rsid w:val="001272DA"/>
    <w:rsid w:val="00127D08"/>
    <w:rsid w:val="00130525"/>
    <w:rsid w:val="00130C3B"/>
    <w:rsid w:val="00130CE2"/>
    <w:rsid w:val="00131057"/>
    <w:rsid w:val="001313B1"/>
    <w:rsid w:val="0013249C"/>
    <w:rsid w:val="0013359E"/>
    <w:rsid w:val="001338C2"/>
    <w:rsid w:val="00134829"/>
    <w:rsid w:val="00134E3D"/>
    <w:rsid w:val="001355AB"/>
    <w:rsid w:val="0013590B"/>
    <w:rsid w:val="0013591F"/>
    <w:rsid w:val="001361F6"/>
    <w:rsid w:val="0014079E"/>
    <w:rsid w:val="00142198"/>
    <w:rsid w:val="0014264E"/>
    <w:rsid w:val="00142970"/>
    <w:rsid w:val="0014308D"/>
    <w:rsid w:val="001440FD"/>
    <w:rsid w:val="0014473E"/>
    <w:rsid w:val="001458E5"/>
    <w:rsid w:val="00146493"/>
    <w:rsid w:val="001473CB"/>
    <w:rsid w:val="001505B6"/>
    <w:rsid w:val="0015067C"/>
    <w:rsid w:val="00151218"/>
    <w:rsid w:val="00153AD7"/>
    <w:rsid w:val="00153D4B"/>
    <w:rsid w:val="00154166"/>
    <w:rsid w:val="00154681"/>
    <w:rsid w:val="001558C4"/>
    <w:rsid w:val="00155A81"/>
    <w:rsid w:val="0015649E"/>
    <w:rsid w:val="001576CB"/>
    <w:rsid w:val="00157F9A"/>
    <w:rsid w:val="001601B1"/>
    <w:rsid w:val="00160511"/>
    <w:rsid w:val="00160EF0"/>
    <w:rsid w:val="00161AC9"/>
    <w:rsid w:val="00161C24"/>
    <w:rsid w:val="0016264F"/>
    <w:rsid w:val="00162756"/>
    <w:rsid w:val="00162C22"/>
    <w:rsid w:val="0016498A"/>
    <w:rsid w:val="00164C19"/>
    <w:rsid w:val="00164C8A"/>
    <w:rsid w:val="0016518F"/>
    <w:rsid w:val="001658A8"/>
    <w:rsid w:val="00166669"/>
    <w:rsid w:val="00167AE1"/>
    <w:rsid w:val="00167ED4"/>
    <w:rsid w:val="00167EE9"/>
    <w:rsid w:val="00171A9A"/>
    <w:rsid w:val="00172499"/>
    <w:rsid w:val="00172906"/>
    <w:rsid w:val="00174345"/>
    <w:rsid w:val="00174F27"/>
    <w:rsid w:val="001751D7"/>
    <w:rsid w:val="00175498"/>
    <w:rsid w:val="001759F2"/>
    <w:rsid w:val="00175CF2"/>
    <w:rsid w:val="00176526"/>
    <w:rsid w:val="00177020"/>
    <w:rsid w:val="00177162"/>
    <w:rsid w:val="0018073A"/>
    <w:rsid w:val="0018230B"/>
    <w:rsid w:val="00183C74"/>
    <w:rsid w:val="00184D1B"/>
    <w:rsid w:val="001857DF"/>
    <w:rsid w:val="00186A4A"/>
    <w:rsid w:val="00186F27"/>
    <w:rsid w:val="0018745E"/>
    <w:rsid w:val="00187AF5"/>
    <w:rsid w:val="00187F78"/>
    <w:rsid w:val="0019059B"/>
    <w:rsid w:val="001907D0"/>
    <w:rsid w:val="00190CB3"/>
    <w:rsid w:val="00191436"/>
    <w:rsid w:val="00194597"/>
    <w:rsid w:val="00194CA9"/>
    <w:rsid w:val="001975DC"/>
    <w:rsid w:val="001A065F"/>
    <w:rsid w:val="001A0B2A"/>
    <w:rsid w:val="001A16F9"/>
    <w:rsid w:val="001A1C71"/>
    <w:rsid w:val="001A20A9"/>
    <w:rsid w:val="001A222A"/>
    <w:rsid w:val="001A2E2A"/>
    <w:rsid w:val="001A2E31"/>
    <w:rsid w:val="001A32B1"/>
    <w:rsid w:val="001A392B"/>
    <w:rsid w:val="001A39C8"/>
    <w:rsid w:val="001A5254"/>
    <w:rsid w:val="001A6B38"/>
    <w:rsid w:val="001A6BE8"/>
    <w:rsid w:val="001A6D9A"/>
    <w:rsid w:val="001A6DD4"/>
    <w:rsid w:val="001A6F00"/>
    <w:rsid w:val="001A7358"/>
    <w:rsid w:val="001A7ACF"/>
    <w:rsid w:val="001A7E45"/>
    <w:rsid w:val="001B18BF"/>
    <w:rsid w:val="001B19F1"/>
    <w:rsid w:val="001B2139"/>
    <w:rsid w:val="001B2575"/>
    <w:rsid w:val="001B25CF"/>
    <w:rsid w:val="001B2A16"/>
    <w:rsid w:val="001B4060"/>
    <w:rsid w:val="001B42CC"/>
    <w:rsid w:val="001B4CC5"/>
    <w:rsid w:val="001B4FA2"/>
    <w:rsid w:val="001B6779"/>
    <w:rsid w:val="001B70A4"/>
    <w:rsid w:val="001B79BB"/>
    <w:rsid w:val="001C08E5"/>
    <w:rsid w:val="001C1AEA"/>
    <w:rsid w:val="001C2EFE"/>
    <w:rsid w:val="001C3A2A"/>
    <w:rsid w:val="001C521F"/>
    <w:rsid w:val="001C554A"/>
    <w:rsid w:val="001C5C5D"/>
    <w:rsid w:val="001C6430"/>
    <w:rsid w:val="001C6FFE"/>
    <w:rsid w:val="001C7B74"/>
    <w:rsid w:val="001C7C86"/>
    <w:rsid w:val="001D04C1"/>
    <w:rsid w:val="001D14A7"/>
    <w:rsid w:val="001D210C"/>
    <w:rsid w:val="001D3263"/>
    <w:rsid w:val="001D3C13"/>
    <w:rsid w:val="001D3D9D"/>
    <w:rsid w:val="001D4897"/>
    <w:rsid w:val="001D561B"/>
    <w:rsid w:val="001D60DA"/>
    <w:rsid w:val="001D6C2F"/>
    <w:rsid w:val="001D7158"/>
    <w:rsid w:val="001E0B23"/>
    <w:rsid w:val="001E3194"/>
    <w:rsid w:val="001E3A7B"/>
    <w:rsid w:val="001E48BD"/>
    <w:rsid w:val="001E77A1"/>
    <w:rsid w:val="001E7D03"/>
    <w:rsid w:val="001F0013"/>
    <w:rsid w:val="001F0665"/>
    <w:rsid w:val="001F0801"/>
    <w:rsid w:val="001F157B"/>
    <w:rsid w:val="001F2024"/>
    <w:rsid w:val="001F21C5"/>
    <w:rsid w:val="001F47B5"/>
    <w:rsid w:val="001F61E1"/>
    <w:rsid w:val="001F62B2"/>
    <w:rsid w:val="001F63E1"/>
    <w:rsid w:val="001F68B2"/>
    <w:rsid w:val="001F6AE6"/>
    <w:rsid w:val="001F6B62"/>
    <w:rsid w:val="001F6C98"/>
    <w:rsid w:val="001F7609"/>
    <w:rsid w:val="001F789A"/>
    <w:rsid w:val="00201505"/>
    <w:rsid w:val="002016B4"/>
    <w:rsid w:val="002030A4"/>
    <w:rsid w:val="002037B6"/>
    <w:rsid w:val="00204DA3"/>
    <w:rsid w:val="00204FAC"/>
    <w:rsid w:val="0020519E"/>
    <w:rsid w:val="0020655F"/>
    <w:rsid w:val="002066C8"/>
    <w:rsid w:val="0020683F"/>
    <w:rsid w:val="002070F2"/>
    <w:rsid w:val="00207AB1"/>
    <w:rsid w:val="00207AB4"/>
    <w:rsid w:val="002107FC"/>
    <w:rsid w:val="002112B3"/>
    <w:rsid w:val="002120A0"/>
    <w:rsid w:val="002124C3"/>
    <w:rsid w:val="00213EDA"/>
    <w:rsid w:val="002141BE"/>
    <w:rsid w:val="00215B2B"/>
    <w:rsid w:val="00215CC3"/>
    <w:rsid w:val="00216C64"/>
    <w:rsid w:val="00216F65"/>
    <w:rsid w:val="00217851"/>
    <w:rsid w:val="002239F2"/>
    <w:rsid w:val="00224453"/>
    <w:rsid w:val="00224A73"/>
    <w:rsid w:val="0022550F"/>
    <w:rsid w:val="00225855"/>
    <w:rsid w:val="00225BD3"/>
    <w:rsid w:val="0022616F"/>
    <w:rsid w:val="002262D8"/>
    <w:rsid w:val="0022666A"/>
    <w:rsid w:val="00226CDA"/>
    <w:rsid w:val="00227B0E"/>
    <w:rsid w:val="00227B21"/>
    <w:rsid w:val="00230E02"/>
    <w:rsid w:val="0023188C"/>
    <w:rsid w:val="0023212E"/>
    <w:rsid w:val="00233F8E"/>
    <w:rsid w:val="00234940"/>
    <w:rsid w:val="002360E8"/>
    <w:rsid w:val="00236230"/>
    <w:rsid w:val="002369E7"/>
    <w:rsid w:val="00236FE8"/>
    <w:rsid w:val="00237B33"/>
    <w:rsid w:val="00237E05"/>
    <w:rsid w:val="00237E9A"/>
    <w:rsid w:val="00241C37"/>
    <w:rsid w:val="002431DF"/>
    <w:rsid w:val="0024358B"/>
    <w:rsid w:val="002440E6"/>
    <w:rsid w:val="00244888"/>
    <w:rsid w:val="00244BD9"/>
    <w:rsid w:val="00244D57"/>
    <w:rsid w:val="00245D06"/>
    <w:rsid w:val="00246D37"/>
    <w:rsid w:val="00251A32"/>
    <w:rsid w:val="00251DC4"/>
    <w:rsid w:val="0025230F"/>
    <w:rsid w:val="0025344B"/>
    <w:rsid w:val="00253657"/>
    <w:rsid w:val="0025409B"/>
    <w:rsid w:val="00254F45"/>
    <w:rsid w:val="00255C02"/>
    <w:rsid w:val="0025624C"/>
    <w:rsid w:val="00257812"/>
    <w:rsid w:val="00260F9C"/>
    <w:rsid w:val="00261416"/>
    <w:rsid w:val="00261D56"/>
    <w:rsid w:val="00261F25"/>
    <w:rsid w:val="0026218E"/>
    <w:rsid w:val="00262780"/>
    <w:rsid w:val="00262DF9"/>
    <w:rsid w:val="00263918"/>
    <w:rsid w:val="00263E4C"/>
    <w:rsid w:val="002643FA"/>
    <w:rsid w:val="002662EB"/>
    <w:rsid w:val="00266BD0"/>
    <w:rsid w:val="002675E2"/>
    <w:rsid w:val="0027071D"/>
    <w:rsid w:val="00270D86"/>
    <w:rsid w:val="00271C1A"/>
    <w:rsid w:val="0027270D"/>
    <w:rsid w:val="00272DDE"/>
    <w:rsid w:val="00273B42"/>
    <w:rsid w:val="002741E2"/>
    <w:rsid w:val="00274E24"/>
    <w:rsid w:val="00274F47"/>
    <w:rsid w:val="00275237"/>
    <w:rsid w:val="00275607"/>
    <w:rsid w:val="00275C7B"/>
    <w:rsid w:val="00276CE6"/>
    <w:rsid w:val="002777D7"/>
    <w:rsid w:val="00277C1C"/>
    <w:rsid w:val="00277CFA"/>
    <w:rsid w:val="002803E7"/>
    <w:rsid w:val="0028096B"/>
    <w:rsid w:val="00280FC5"/>
    <w:rsid w:val="00281EA0"/>
    <w:rsid w:val="00283544"/>
    <w:rsid w:val="00284260"/>
    <w:rsid w:val="00284C3C"/>
    <w:rsid w:val="00284E92"/>
    <w:rsid w:val="00284F71"/>
    <w:rsid w:val="002857BD"/>
    <w:rsid w:val="00285C93"/>
    <w:rsid w:val="00285FA8"/>
    <w:rsid w:val="00287E04"/>
    <w:rsid w:val="002901C3"/>
    <w:rsid w:val="0029125D"/>
    <w:rsid w:val="00292BDA"/>
    <w:rsid w:val="00292E4B"/>
    <w:rsid w:val="00293D7C"/>
    <w:rsid w:val="00294A49"/>
    <w:rsid w:val="0029571A"/>
    <w:rsid w:val="00295E6F"/>
    <w:rsid w:val="00296EDE"/>
    <w:rsid w:val="002978DD"/>
    <w:rsid w:val="002A0427"/>
    <w:rsid w:val="002A0CAC"/>
    <w:rsid w:val="002A0CB3"/>
    <w:rsid w:val="002A265E"/>
    <w:rsid w:val="002A291E"/>
    <w:rsid w:val="002A2C35"/>
    <w:rsid w:val="002A479A"/>
    <w:rsid w:val="002A48B4"/>
    <w:rsid w:val="002A4B7E"/>
    <w:rsid w:val="002A503E"/>
    <w:rsid w:val="002A539D"/>
    <w:rsid w:val="002A53E1"/>
    <w:rsid w:val="002A56CC"/>
    <w:rsid w:val="002A58A5"/>
    <w:rsid w:val="002A6204"/>
    <w:rsid w:val="002A7740"/>
    <w:rsid w:val="002B05F6"/>
    <w:rsid w:val="002B0F19"/>
    <w:rsid w:val="002B16A9"/>
    <w:rsid w:val="002B24B3"/>
    <w:rsid w:val="002B34E3"/>
    <w:rsid w:val="002B574D"/>
    <w:rsid w:val="002B5F51"/>
    <w:rsid w:val="002B5FE2"/>
    <w:rsid w:val="002B651E"/>
    <w:rsid w:val="002B6FE6"/>
    <w:rsid w:val="002B7B0F"/>
    <w:rsid w:val="002C0067"/>
    <w:rsid w:val="002C0790"/>
    <w:rsid w:val="002C07C3"/>
    <w:rsid w:val="002C0AD8"/>
    <w:rsid w:val="002C0B9D"/>
    <w:rsid w:val="002C42DA"/>
    <w:rsid w:val="002C573D"/>
    <w:rsid w:val="002C5745"/>
    <w:rsid w:val="002D1439"/>
    <w:rsid w:val="002D23A0"/>
    <w:rsid w:val="002D299A"/>
    <w:rsid w:val="002D4078"/>
    <w:rsid w:val="002D5A9A"/>
    <w:rsid w:val="002D7314"/>
    <w:rsid w:val="002D75F1"/>
    <w:rsid w:val="002E0529"/>
    <w:rsid w:val="002E0D22"/>
    <w:rsid w:val="002E0E2E"/>
    <w:rsid w:val="002E1758"/>
    <w:rsid w:val="002E1ACA"/>
    <w:rsid w:val="002E1B02"/>
    <w:rsid w:val="002E1F35"/>
    <w:rsid w:val="002E233B"/>
    <w:rsid w:val="002E3D45"/>
    <w:rsid w:val="002E487C"/>
    <w:rsid w:val="002E4E35"/>
    <w:rsid w:val="002E5062"/>
    <w:rsid w:val="002E5140"/>
    <w:rsid w:val="002E5C97"/>
    <w:rsid w:val="002E72AC"/>
    <w:rsid w:val="002F05C0"/>
    <w:rsid w:val="002F0A75"/>
    <w:rsid w:val="002F0DB2"/>
    <w:rsid w:val="002F2A48"/>
    <w:rsid w:val="002F3270"/>
    <w:rsid w:val="002F349B"/>
    <w:rsid w:val="002F432C"/>
    <w:rsid w:val="002F5C89"/>
    <w:rsid w:val="002F687E"/>
    <w:rsid w:val="002F6D3C"/>
    <w:rsid w:val="002F72CC"/>
    <w:rsid w:val="0030007E"/>
    <w:rsid w:val="003001AA"/>
    <w:rsid w:val="00300B13"/>
    <w:rsid w:val="00301180"/>
    <w:rsid w:val="0030147C"/>
    <w:rsid w:val="00301734"/>
    <w:rsid w:val="00301B4D"/>
    <w:rsid w:val="00302179"/>
    <w:rsid w:val="003021BA"/>
    <w:rsid w:val="00303B2C"/>
    <w:rsid w:val="003042CF"/>
    <w:rsid w:val="003049C7"/>
    <w:rsid w:val="0030551B"/>
    <w:rsid w:val="00307FA0"/>
    <w:rsid w:val="003116C5"/>
    <w:rsid w:val="003123A6"/>
    <w:rsid w:val="003127FA"/>
    <w:rsid w:val="00312B2D"/>
    <w:rsid w:val="0031570C"/>
    <w:rsid w:val="003172CB"/>
    <w:rsid w:val="0031761F"/>
    <w:rsid w:val="003178E2"/>
    <w:rsid w:val="00321EFA"/>
    <w:rsid w:val="003227AD"/>
    <w:rsid w:val="00322BD2"/>
    <w:rsid w:val="00322D3E"/>
    <w:rsid w:val="00324B4B"/>
    <w:rsid w:val="00325BD6"/>
    <w:rsid w:val="00325E68"/>
    <w:rsid w:val="00327210"/>
    <w:rsid w:val="0032782B"/>
    <w:rsid w:val="0033011E"/>
    <w:rsid w:val="00330827"/>
    <w:rsid w:val="003319DF"/>
    <w:rsid w:val="00333DAA"/>
    <w:rsid w:val="00333DBB"/>
    <w:rsid w:val="003343AB"/>
    <w:rsid w:val="003344F3"/>
    <w:rsid w:val="0033473E"/>
    <w:rsid w:val="00336B1A"/>
    <w:rsid w:val="00336BF4"/>
    <w:rsid w:val="00336EA0"/>
    <w:rsid w:val="00337B84"/>
    <w:rsid w:val="0034022F"/>
    <w:rsid w:val="0034071C"/>
    <w:rsid w:val="003408C3"/>
    <w:rsid w:val="00343E3E"/>
    <w:rsid w:val="00344669"/>
    <w:rsid w:val="00344C02"/>
    <w:rsid w:val="00346899"/>
    <w:rsid w:val="00347DC6"/>
    <w:rsid w:val="003506AB"/>
    <w:rsid w:val="00352848"/>
    <w:rsid w:val="00352C7F"/>
    <w:rsid w:val="00354145"/>
    <w:rsid w:val="00354C16"/>
    <w:rsid w:val="00354DA5"/>
    <w:rsid w:val="00354DE0"/>
    <w:rsid w:val="00355B80"/>
    <w:rsid w:val="00356526"/>
    <w:rsid w:val="003567C2"/>
    <w:rsid w:val="00356847"/>
    <w:rsid w:val="00356887"/>
    <w:rsid w:val="003568F8"/>
    <w:rsid w:val="00356A9D"/>
    <w:rsid w:val="00356BFE"/>
    <w:rsid w:val="00356C33"/>
    <w:rsid w:val="00356CBB"/>
    <w:rsid w:val="003577CF"/>
    <w:rsid w:val="00357AF3"/>
    <w:rsid w:val="00357CF2"/>
    <w:rsid w:val="00360396"/>
    <w:rsid w:val="003607FB"/>
    <w:rsid w:val="0036130F"/>
    <w:rsid w:val="00363AF1"/>
    <w:rsid w:val="0036412E"/>
    <w:rsid w:val="0036418B"/>
    <w:rsid w:val="00364FC2"/>
    <w:rsid w:val="00365402"/>
    <w:rsid w:val="00365B31"/>
    <w:rsid w:val="00366A24"/>
    <w:rsid w:val="00366F4C"/>
    <w:rsid w:val="003671A2"/>
    <w:rsid w:val="0036782D"/>
    <w:rsid w:val="00370041"/>
    <w:rsid w:val="00371B39"/>
    <w:rsid w:val="00371D17"/>
    <w:rsid w:val="00372D28"/>
    <w:rsid w:val="0037365D"/>
    <w:rsid w:val="00376745"/>
    <w:rsid w:val="00376B75"/>
    <w:rsid w:val="0037705C"/>
    <w:rsid w:val="0037708B"/>
    <w:rsid w:val="00377FB4"/>
    <w:rsid w:val="00380A90"/>
    <w:rsid w:val="003824A6"/>
    <w:rsid w:val="00382B1A"/>
    <w:rsid w:val="00383EDA"/>
    <w:rsid w:val="003845B1"/>
    <w:rsid w:val="003846AF"/>
    <w:rsid w:val="00385461"/>
    <w:rsid w:val="0038609F"/>
    <w:rsid w:val="003866BA"/>
    <w:rsid w:val="003866D7"/>
    <w:rsid w:val="00386706"/>
    <w:rsid w:val="0038680B"/>
    <w:rsid w:val="0038715C"/>
    <w:rsid w:val="00387377"/>
    <w:rsid w:val="00390C2E"/>
    <w:rsid w:val="003919A8"/>
    <w:rsid w:val="00392BE8"/>
    <w:rsid w:val="00392ECE"/>
    <w:rsid w:val="00395071"/>
    <w:rsid w:val="003950B8"/>
    <w:rsid w:val="00395BA6"/>
    <w:rsid w:val="00396250"/>
    <w:rsid w:val="0039758F"/>
    <w:rsid w:val="003A0D6A"/>
    <w:rsid w:val="003A0DDF"/>
    <w:rsid w:val="003A30E3"/>
    <w:rsid w:val="003A3F33"/>
    <w:rsid w:val="003A4599"/>
    <w:rsid w:val="003A46B3"/>
    <w:rsid w:val="003A49CF"/>
    <w:rsid w:val="003A4E6B"/>
    <w:rsid w:val="003A69F0"/>
    <w:rsid w:val="003A7616"/>
    <w:rsid w:val="003A762F"/>
    <w:rsid w:val="003A7F34"/>
    <w:rsid w:val="003B0CDD"/>
    <w:rsid w:val="003B0E0D"/>
    <w:rsid w:val="003B2A52"/>
    <w:rsid w:val="003B3A55"/>
    <w:rsid w:val="003B3EB0"/>
    <w:rsid w:val="003B54C2"/>
    <w:rsid w:val="003C0444"/>
    <w:rsid w:val="003C16CD"/>
    <w:rsid w:val="003C1F66"/>
    <w:rsid w:val="003C359E"/>
    <w:rsid w:val="003C3EC7"/>
    <w:rsid w:val="003C40BC"/>
    <w:rsid w:val="003C4183"/>
    <w:rsid w:val="003C46DA"/>
    <w:rsid w:val="003C4AEB"/>
    <w:rsid w:val="003C52DA"/>
    <w:rsid w:val="003C5DB1"/>
    <w:rsid w:val="003C68BB"/>
    <w:rsid w:val="003C6EC9"/>
    <w:rsid w:val="003C7693"/>
    <w:rsid w:val="003D0DFF"/>
    <w:rsid w:val="003D1824"/>
    <w:rsid w:val="003D1EB7"/>
    <w:rsid w:val="003D2586"/>
    <w:rsid w:val="003D3084"/>
    <w:rsid w:val="003D35A2"/>
    <w:rsid w:val="003D3947"/>
    <w:rsid w:val="003D4632"/>
    <w:rsid w:val="003D4ED2"/>
    <w:rsid w:val="003D53D1"/>
    <w:rsid w:val="003D613D"/>
    <w:rsid w:val="003D62F2"/>
    <w:rsid w:val="003E051D"/>
    <w:rsid w:val="003E1B64"/>
    <w:rsid w:val="003E2ECB"/>
    <w:rsid w:val="003E31CE"/>
    <w:rsid w:val="003E3FCB"/>
    <w:rsid w:val="003E46E7"/>
    <w:rsid w:val="003E4EAF"/>
    <w:rsid w:val="003E50C2"/>
    <w:rsid w:val="003E5B82"/>
    <w:rsid w:val="003E5CF8"/>
    <w:rsid w:val="003E62C8"/>
    <w:rsid w:val="003E6A6E"/>
    <w:rsid w:val="003F03F8"/>
    <w:rsid w:val="003F085C"/>
    <w:rsid w:val="003F0E0F"/>
    <w:rsid w:val="003F0F6B"/>
    <w:rsid w:val="003F1040"/>
    <w:rsid w:val="003F14B9"/>
    <w:rsid w:val="003F19C9"/>
    <w:rsid w:val="003F2437"/>
    <w:rsid w:val="003F493C"/>
    <w:rsid w:val="003F55B3"/>
    <w:rsid w:val="003F5E48"/>
    <w:rsid w:val="003F5E8A"/>
    <w:rsid w:val="003F634A"/>
    <w:rsid w:val="003F6A05"/>
    <w:rsid w:val="003F6A8E"/>
    <w:rsid w:val="003F76BE"/>
    <w:rsid w:val="003F7E4A"/>
    <w:rsid w:val="003F7EB5"/>
    <w:rsid w:val="004002D6"/>
    <w:rsid w:val="004006DB"/>
    <w:rsid w:val="00400866"/>
    <w:rsid w:val="00400D6D"/>
    <w:rsid w:val="004015F2"/>
    <w:rsid w:val="0040233E"/>
    <w:rsid w:val="00403D06"/>
    <w:rsid w:val="00403DC2"/>
    <w:rsid w:val="00406214"/>
    <w:rsid w:val="00406591"/>
    <w:rsid w:val="00406600"/>
    <w:rsid w:val="004109E2"/>
    <w:rsid w:val="004110F8"/>
    <w:rsid w:val="0041136B"/>
    <w:rsid w:val="00411CF6"/>
    <w:rsid w:val="00412FA2"/>
    <w:rsid w:val="00412FF5"/>
    <w:rsid w:val="00413181"/>
    <w:rsid w:val="00413BF1"/>
    <w:rsid w:val="00414E36"/>
    <w:rsid w:val="004151A7"/>
    <w:rsid w:val="0041563B"/>
    <w:rsid w:val="004158BF"/>
    <w:rsid w:val="004165BE"/>
    <w:rsid w:val="00420564"/>
    <w:rsid w:val="00421C92"/>
    <w:rsid w:val="004227EF"/>
    <w:rsid w:val="00422A0D"/>
    <w:rsid w:val="00423AC8"/>
    <w:rsid w:val="00423C1C"/>
    <w:rsid w:val="00424F38"/>
    <w:rsid w:val="00427177"/>
    <w:rsid w:val="0043128C"/>
    <w:rsid w:val="00432601"/>
    <w:rsid w:val="00434CB4"/>
    <w:rsid w:val="004354BE"/>
    <w:rsid w:val="00435CFE"/>
    <w:rsid w:val="0043625C"/>
    <w:rsid w:val="00440954"/>
    <w:rsid w:val="004414F3"/>
    <w:rsid w:val="004420E4"/>
    <w:rsid w:val="004444CD"/>
    <w:rsid w:val="00444710"/>
    <w:rsid w:val="00445FB3"/>
    <w:rsid w:val="00447CF3"/>
    <w:rsid w:val="0045028D"/>
    <w:rsid w:val="0045035C"/>
    <w:rsid w:val="0045051C"/>
    <w:rsid w:val="00450846"/>
    <w:rsid w:val="00450B1F"/>
    <w:rsid w:val="004527A5"/>
    <w:rsid w:val="00452DF0"/>
    <w:rsid w:val="00453275"/>
    <w:rsid w:val="00453631"/>
    <w:rsid w:val="00453DCF"/>
    <w:rsid w:val="00456825"/>
    <w:rsid w:val="00456B05"/>
    <w:rsid w:val="00456CB0"/>
    <w:rsid w:val="00456E85"/>
    <w:rsid w:val="004575D3"/>
    <w:rsid w:val="00457C6D"/>
    <w:rsid w:val="00460595"/>
    <w:rsid w:val="00461226"/>
    <w:rsid w:val="00461257"/>
    <w:rsid w:val="00461459"/>
    <w:rsid w:val="00461E49"/>
    <w:rsid w:val="004629EB"/>
    <w:rsid w:val="00463298"/>
    <w:rsid w:val="0046399C"/>
    <w:rsid w:val="004647CE"/>
    <w:rsid w:val="004647E9"/>
    <w:rsid w:val="00465104"/>
    <w:rsid w:val="0047366C"/>
    <w:rsid w:val="00473DC9"/>
    <w:rsid w:val="00475448"/>
    <w:rsid w:val="00475945"/>
    <w:rsid w:val="004759FC"/>
    <w:rsid w:val="004764B9"/>
    <w:rsid w:val="00476F61"/>
    <w:rsid w:val="004773A5"/>
    <w:rsid w:val="00477616"/>
    <w:rsid w:val="004776FC"/>
    <w:rsid w:val="0048024C"/>
    <w:rsid w:val="004805E8"/>
    <w:rsid w:val="00480769"/>
    <w:rsid w:val="00480BF8"/>
    <w:rsid w:val="004811AD"/>
    <w:rsid w:val="00481781"/>
    <w:rsid w:val="004818DD"/>
    <w:rsid w:val="00482A3D"/>
    <w:rsid w:val="00483664"/>
    <w:rsid w:val="00483730"/>
    <w:rsid w:val="004845DE"/>
    <w:rsid w:val="00484A17"/>
    <w:rsid w:val="00484B02"/>
    <w:rsid w:val="00485E06"/>
    <w:rsid w:val="00486F46"/>
    <w:rsid w:val="004875CA"/>
    <w:rsid w:val="00487C86"/>
    <w:rsid w:val="00492B6F"/>
    <w:rsid w:val="00492E3E"/>
    <w:rsid w:val="004932C9"/>
    <w:rsid w:val="00493302"/>
    <w:rsid w:val="00493F4B"/>
    <w:rsid w:val="00494570"/>
    <w:rsid w:val="00494E4A"/>
    <w:rsid w:val="004959F7"/>
    <w:rsid w:val="00496FBC"/>
    <w:rsid w:val="00497469"/>
    <w:rsid w:val="00497BD1"/>
    <w:rsid w:val="004A001E"/>
    <w:rsid w:val="004A0382"/>
    <w:rsid w:val="004A0B97"/>
    <w:rsid w:val="004A0D95"/>
    <w:rsid w:val="004A240C"/>
    <w:rsid w:val="004A25CD"/>
    <w:rsid w:val="004A2A81"/>
    <w:rsid w:val="004A2D70"/>
    <w:rsid w:val="004A379E"/>
    <w:rsid w:val="004A3835"/>
    <w:rsid w:val="004A3B4C"/>
    <w:rsid w:val="004A4EC7"/>
    <w:rsid w:val="004A5952"/>
    <w:rsid w:val="004A5E0A"/>
    <w:rsid w:val="004A6168"/>
    <w:rsid w:val="004A6FF9"/>
    <w:rsid w:val="004A726F"/>
    <w:rsid w:val="004A7C25"/>
    <w:rsid w:val="004A7C5B"/>
    <w:rsid w:val="004B0442"/>
    <w:rsid w:val="004B08A7"/>
    <w:rsid w:val="004B0B31"/>
    <w:rsid w:val="004B0E6A"/>
    <w:rsid w:val="004B1207"/>
    <w:rsid w:val="004B1370"/>
    <w:rsid w:val="004B1996"/>
    <w:rsid w:val="004B280D"/>
    <w:rsid w:val="004B3279"/>
    <w:rsid w:val="004B3792"/>
    <w:rsid w:val="004B4C8A"/>
    <w:rsid w:val="004B6336"/>
    <w:rsid w:val="004B6945"/>
    <w:rsid w:val="004B7D39"/>
    <w:rsid w:val="004C0347"/>
    <w:rsid w:val="004C040A"/>
    <w:rsid w:val="004C0460"/>
    <w:rsid w:val="004C37CA"/>
    <w:rsid w:val="004C38E5"/>
    <w:rsid w:val="004C4176"/>
    <w:rsid w:val="004C4CF4"/>
    <w:rsid w:val="004C6287"/>
    <w:rsid w:val="004C6C99"/>
    <w:rsid w:val="004C75BC"/>
    <w:rsid w:val="004C79D3"/>
    <w:rsid w:val="004C7D88"/>
    <w:rsid w:val="004D006F"/>
    <w:rsid w:val="004D09CA"/>
    <w:rsid w:val="004D13D8"/>
    <w:rsid w:val="004D19B3"/>
    <w:rsid w:val="004D22CD"/>
    <w:rsid w:val="004D2547"/>
    <w:rsid w:val="004D267D"/>
    <w:rsid w:val="004D3970"/>
    <w:rsid w:val="004D39BF"/>
    <w:rsid w:val="004D3EAE"/>
    <w:rsid w:val="004D4191"/>
    <w:rsid w:val="004D629E"/>
    <w:rsid w:val="004D6C4A"/>
    <w:rsid w:val="004D6F32"/>
    <w:rsid w:val="004D718D"/>
    <w:rsid w:val="004D7BFE"/>
    <w:rsid w:val="004D7C12"/>
    <w:rsid w:val="004E0671"/>
    <w:rsid w:val="004E0779"/>
    <w:rsid w:val="004E1604"/>
    <w:rsid w:val="004E23C8"/>
    <w:rsid w:val="004E627F"/>
    <w:rsid w:val="004E690D"/>
    <w:rsid w:val="004E7259"/>
    <w:rsid w:val="004E75A5"/>
    <w:rsid w:val="004E78F6"/>
    <w:rsid w:val="004F25D7"/>
    <w:rsid w:val="004F2CB3"/>
    <w:rsid w:val="004F2E6C"/>
    <w:rsid w:val="004F35EB"/>
    <w:rsid w:val="004F3938"/>
    <w:rsid w:val="004F5188"/>
    <w:rsid w:val="004F542D"/>
    <w:rsid w:val="004F684A"/>
    <w:rsid w:val="004F6B6D"/>
    <w:rsid w:val="004F70B0"/>
    <w:rsid w:val="00500AF1"/>
    <w:rsid w:val="00501622"/>
    <w:rsid w:val="00502862"/>
    <w:rsid w:val="00502BCA"/>
    <w:rsid w:val="00502FEF"/>
    <w:rsid w:val="00504716"/>
    <w:rsid w:val="00505884"/>
    <w:rsid w:val="005063A7"/>
    <w:rsid w:val="00506CBA"/>
    <w:rsid w:val="00506DD9"/>
    <w:rsid w:val="00506F3E"/>
    <w:rsid w:val="00507C4C"/>
    <w:rsid w:val="00510826"/>
    <w:rsid w:val="00511ACE"/>
    <w:rsid w:val="00513B0B"/>
    <w:rsid w:val="00515DDF"/>
    <w:rsid w:val="0051673F"/>
    <w:rsid w:val="00517250"/>
    <w:rsid w:val="00517EC4"/>
    <w:rsid w:val="0052006E"/>
    <w:rsid w:val="005215D2"/>
    <w:rsid w:val="00522EB2"/>
    <w:rsid w:val="0052301C"/>
    <w:rsid w:val="00523B2E"/>
    <w:rsid w:val="005260D2"/>
    <w:rsid w:val="00526964"/>
    <w:rsid w:val="005274AF"/>
    <w:rsid w:val="005275B3"/>
    <w:rsid w:val="00530257"/>
    <w:rsid w:val="0053091B"/>
    <w:rsid w:val="0053184E"/>
    <w:rsid w:val="00531AF0"/>
    <w:rsid w:val="0053228D"/>
    <w:rsid w:val="005336DB"/>
    <w:rsid w:val="00533B47"/>
    <w:rsid w:val="005349F9"/>
    <w:rsid w:val="00534EA3"/>
    <w:rsid w:val="005352E5"/>
    <w:rsid w:val="00535B02"/>
    <w:rsid w:val="00536197"/>
    <w:rsid w:val="00536569"/>
    <w:rsid w:val="005376EB"/>
    <w:rsid w:val="0054003D"/>
    <w:rsid w:val="00541671"/>
    <w:rsid w:val="005420C0"/>
    <w:rsid w:val="005429E2"/>
    <w:rsid w:val="00543C39"/>
    <w:rsid w:val="005448E2"/>
    <w:rsid w:val="0054493D"/>
    <w:rsid w:val="00545971"/>
    <w:rsid w:val="00546BEA"/>
    <w:rsid w:val="00546D7F"/>
    <w:rsid w:val="0054785C"/>
    <w:rsid w:val="00547884"/>
    <w:rsid w:val="005503A5"/>
    <w:rsid w:val="00550CBB"/>
    <w:rsid w:val="00551435"/>
    <w:rsid w:val="005521E5"/>
    <w:rsid w:val="00553C7A"/>
    <w:rsid w:val="00554189"/>
    <w:rsid w:val="00554EE2"/>
    <w:rsid w:val="00555C2C"/>
    <w:rsid w:val="00556C5C"/>
    <w:rsid w:val="00556D99"/>
    <w:rsid w:val="005579F1"/>
    <w:rsid w:val="00560D53"/>
    <w:rsid w:val="0056125A"/>
    <w:rsid w:val="0056134C"/>
    <w:rsid w:val="00561F3E"/>
    <w:rsid w:val="00563115"/>
    <w:rsid w:val="00563542"/>
    <w:rsid w:val="00565E16"/>
    <w:rsid w:val="005671BD"/>
    <w:rsid w:val="005679CE"/>
    <w:rsid w:val="005732C0"/>
    <w:rsid w:val="00573E4A"/>
    <w:rsid w:val="0057410B"/>
    <w:rsid w:val="0057449A"/>
    <w:rsid w:val="005745EF"/>
    <w:rsid w:val="005748C0"/>
    <w:rsid w:val="0057501B"/>
    <w:rsid w:val="005759C6"/>
    <w:rsid w:val="00575A65"/>
    <w:rsid w:val="00575B06"/>
    <w:rsid w:val="005762AB"/>
    <w:rsid w:val="00576AB8"/>
    <w:rsid w:val="00576BDE"/>
    <w:rsid w:val="00576D7C"/>
    <w:rsid w:val="00581DE1"/>
    <w:rsid w:val="00582357"/>
    <w:rsid w:val="005827AB"/>
    <w:rsid w:val="00582E65"/>
    <w:rsid w:val="005834D7"/>
    <w:rsid w:val="005837EA"/>
    <w:rsid w:val="00584F49"/>
    <w:rsid w:val="005861E5"/>
    <w:rsid w:val="00586CF1"/>
    <w:rsid w:val="00586F2A"/>
    <w:rsid w:val="00587034"/>
    <w:rsid w:val="005876A3"/>
    <w:rsid w:val="005879D8"/>
    <w:rsid w:val="0059155E"/>
    <w:rsid w:val="00593E77"/>
    <w:rsid w:val="0059578F"/>
    <w:rsid w:val="005959E0"/>
    <w:rsid w:val="00596101"/>
    <w:rsid w:val="005964ED"/>
    <w:rsid w:val="00596A2E"/>
    <w:rsid w:val="005975BA"/>
    <w:rsid w:val="005A04C8"/>
    <w:rsid w:val="005A1A7B"/>
    <w:rsid w:val="005A2E75"/>
    <w:rsid w:val="005A2F62"/>
    <w:rsid w:val="005A383A"/>
    <w:rsid w:val="005A5BB5"/>
    <w:rsid w:val="005A6561"/>
    <w:rsid w:val="005A7C0A"/>
    <w:rsid w:val="005A7FCA"/>
    <w:rsid w:val="005B0E9B"/>
    <w:rsid w:val="005B1E27"/>
    <w:rsid w:val="005B1EE5"/>
    <w:rsid w:val="005B3F7C"/>
    <w:rsid w:val="005B4213"/>
    <w:rsid w:val="005B467D"/>
    <w:rsid w:val="005B4B4E"/>
    <w:rsid w:val="005B4BA3"/>
    <w:rsid w:val="005B5292"/>
    <w:rsid w:val="005B5DE9"/>
    <w:rsid w:val="005B7E0F"/>
    <w:rsid w:val="005C1226"/>
    <w:rsid w:val="005C25A3"/>
    <w:rsid w:val="005C2C37"/>
    <w:rsid w:val="005C318D"/>
    <w:rsid w:val="005C3DAA"/>
    <w:rsid w:val="005C3DE1"/>
    <w:rsid w:val="005C4089"/>
    <w:rsid w:val="005C4239"/>
    <w:rsid w:val="005D0C44"/>
    <w:rsid w:val="005D166D"/>
    <w:rsid w:val="005D2562"/>
    <w:rsid w:val="005D2712"/>
    <w:rsid w:val="005D2C83"/>
    <w:rsid w:val="005D3388"/>
    <w:rsid w:val="005D33A7"/>
    <w:rsid w:val="005D3848"/>
    <w:rsid w:val="005D3E8A"/>
    <w:rsid w:val="005D43E9"/>
    <w:rsid w:val="005D6ECF"/>
    <w:rsid w:val="005D726B"/>
    <w:rsid w:val="005D7837"/>
    <w:rsid w:val="005D7C77"/>
    <w:rsid w:val="005E0013"/>
    <w:rsid w:val="005E0172"/>
    <w:rsid w:val="005E085F"/>
    <w:rsid w:val="005E08B7"/>
    <w:rsid w:val="005E0DDA"/>
    <w:rsid w:val="005E181E"/>
    <w:rsid w:val="005E3352"/>
    <w:rsid w:val="005E4C23"/>
    <w:rsid w:val="005E4CDB"/>
    <w:rsid w:val="005E5804"/>
    <w:rsid w:val="005E6E4E"/>
    <w:rsid w:val="005E7574"/>
    <w:rsid w:val="005E7D7A"/>
    <w:rsid w:val="005F0307"/>
    <w:rsid w:val="005F1011"/>
    <w:rsid w:val="005F110C"/>
    <w:rsid w:val="005F18BC"/>
    <w:rsid w:val="005F455A"/>
    <w:rsid w:val="005F5783"/>
    <w:rsid w:val="005F5ADD"/>
    <w:rsid w:val="005F66DC"/>
    <w:rsid w:val="00600DC5"/>
    <w:rsid w:val="006015F2"/>
    <w:rsid w:val="00602691"/>
    <w:rsid w:val="0060343B"/>
    <w:rsid w:val="006048D4"/>
    <w:rsid w:val="00604A1B"/>
    <w:rsid w:val="00604D91"/>
    <w:rsid w:val="00605350"/>
    <w:rsid w:val="00605B0E"/>
    <w:rsid w:val="00606C7D"/>
    <w:rsid w:val="0060720F"/>
    <w:rsid w:val="00607BF9"/>
    <w:rsid w:val="00610273"/>
    <w:rsid w:val="00610844"/>
    <w:rsid w:val="006108D5"/>
    <w:rsid w:val="00611373"/>
    <w:rsid w:val="00612D4B"/>
    <w:rsid w:val="00613162"/>
    <w:rsid w:val="0061352B"/>
    <w:rsid w:val="006135AE"/>
    <w:rsid w:val="006138E4"/>
    <w:rsid w:val="00615035"/>
    <w:rsid w:val="00615576"/>
    <w:rsid w:val="00615C2B"/>
    <w:rsid w:val="00616B3E"/>
    <w:rsid w:val="00616C26"/>
    <w:rsid w:val="00616D1C"/>
    <w:rsid w:val="00621C65"/>
    <w:rsid w:val="00621F99"/>
    <w:rsid w:val="006228BF"/>
    <w:rsid w:val="0062290E"/>
    <w:rsid w:val="00623C26"/>
    <w:rsid w:val="0062457E"/>
    <w:rsid w:val="006249BC"/>
    <w:rsid w:val="00624B6C"/>
    <w:rsid w:val="006251E8"/>
    <w:rsid w:val="006253F6"/>
    <w:rsid w:val="00626715"/>
    <w:rsid w:val="006275BD"/>
    <w:rsid w:val="00627F98"/>
    <w:rsid w:val="00630F6D"/>
    <w:rsid w:val="00631315"/>
    <w:rsid w:val="00632FD9"/>
    <w:rsid w:val="0063367C"/>
    <w:rsid w:val="00634326"/>
    <w:rsid w:val="006344E8"/>
    <w:rsid w:val="006351D4"/>
    <w:rsid w:val="006354BC"/>
    <w:rsid w:val="00636058"/>
    <w:rsid w:val="00636409"/>
    <w:rsid w:val="00636ABC"/>
    <w:rsid w:val="00636D82"/>
    <w:rsid w:val="00636E02"/>
    <w:rsid w:val="006405B4"/>
    <w:rsid w:val="00640BA2"/>
    <w:rsid w:val="00641EE7"/>
    <w:rsid w:val="00642D6D"/>
    <w:rsid w:val="00643FE0"/>
    <w:rsid w:val="006450C2"/>
    <w:rsid w:val="00645832"/>
    <w:rsid w:val="006462E8"/>
    <w:rsid w:val="00646AB2"/>
    <w:rsid w:val="0064725B"/>
    <w:rsid w:val="006473AA"/>
    <w:rsid w:val="00647655"/>
    <w:rsid w:val="00647BCA"/>
    <w:rsid w:val="00647E66"/>
    <w:rsid w:val="00647F00"/>
    <w:rsid w:val="006508D1"/>
    <w:rsid w:val="00650BEB"/>
    <w:rsid w:val="00650F05"/>
    <w:rsid w:val="00652034"/>
    <w:rsid w:val="006530CD"/>
    <w:rsid w:val="0065369A"/>
    <w:rsid w:val="00653A3A"/>
    <w:rsid w:val="0065401E"/>
    <w:rsid w:val="00654885"/>
    <w:rsid w:val="00654AB8"/>
    <w:rsid w:val="006553A6"/>
    <w:rsid w:val="006565C4"/>
    <w:rsid w:val="0065667A"/>
    <w:rsid w:val="006566D3"/>
    <w:rsid w:val="00656C33"/>
    <w:rsid w:val="00660B10"/>
    <w:rsid w:val="00660D3A"/>
    <w:rsid w:val="00662919"/>
    <w:rsid w:val="00662BC7"/>
    <w:rsid w:val="00662C62"/>
    <w:rsid w:val="006632A1"/>
    <w:rsid w:val="0066393B"/>
    <w:rsid w:val="00664109"/>
    <w:rsid w:val="00665AE7"/>
    <w:rsid w:val="00665B57"/>
    <w:rsid w:val="00666441"/>
    <w:rsid w:val="006669F9"/>
    <w:rsid w:val="00671FFB"/>
    <w:rsid w:val="006746B0"/>
    <w:rsid w:val="00674DDA"/>
    <w:rsid w:val="00676A5D"/>
    <w:rsid w:val="006774EC"/>
    <w:rsid w:val="00677564"/>
    <w:rsid w:val="0068101D"/>
    <w:rsid w:val="0068102E"/>
    <w:rsid w:val="006817C3"/>
    <w:rsid w:val="00682119"/>
    <w:rsid w:val="0068221D"/>
    <w:rsid w:val="00682709"/>
    <w:rsid w:val="0068360E"/>
    <w:rsid w:val="00683F16"/>
    <w:rsid w:val="0068432A"/>
    <w:rsid w:val="00684CF9"/>
    <w:rsid w:val="00685134"/>
    <w:rsid w:val="0068521D"/>
    <w:rsid w:val="00685D85"/>
    <w:rsid w:val="0068671F"/>
    <w:rsid w:val="00690C4C"/>
    <w:rsid w:val="00691F5E"/>
    <w:rsid w:val="00692148"/>
    <w:rsid w:val="00692742"/>
    <w:rsid w:val="006949EC"/>
    <w:rsid w:val="00695BA3"/>
    <w:rsid w:val="00696251"/>
    <w:rsid w:val="006966C4"/>
    <w:rsid w:val="006969FA"/>
    <w:rsid w:val="006979F3"/>
    <w:rsid w:val="00697C8B"/>
    <w:rsid w:val="00697CC3"/>
    <w:rsid w:val="006A0BFC"/>
    <w:rsid w:val="006A10DE"/>
    <w:rsid w:val="006A2973"/>
    <w:rsid w:val="006A2D92"/>
    <w:rsid w:val="006A3724"/>
    <w:rsid w:val="006A45A5"/>
    <w:rsid w:val="006A471A"/>
    <w:rsid w:val="006A4852"/>
    <w:rsid w:val="006A511A"/>
    <w:rsid w:val="006A6052"/>
    <w:rsid w:val="006A60DC"/>
    <w:rsid w:val="006A6A0C"/>
    <w:rsid w:val="006A6AD9"/>
    <w:rsid w:val="006B007B"/>
    <w:rsid w:val="006B03B5"/>
    <w:rsid w:val="006B0E73"/>
    <w:rsid w:val="006B176B"/>
    <w:rsid w:val="006B1A16"/>
    <w:rsid w:val="006B25AA"/>
    <w:rsid w:val="006B3711"/>
    <w:rsid w:val="006B4385"/>
    <w:rsid w:val="006B45C5"/>
    <w:rsid w:val="006B4E1D"/>
    <w:rsid w:val="006B51FA"/>
    <w:rsid w:val="006B5B52"/>
    <w:rsid w:val="006B5CD8"/>
    <w:rsid w:val="006B6411"/>
    <w:rsid w:val="006B6F2F"/>
    <w:rsid w:val="006B75E1"/>
    <w:rsid w:val="006B7925"/>
    <w:rsid w:val="006C03AF"/>
    <w:rsid w:val="006C20E9"/>
    <w:rsid w:val="006C2191"/>
    <w:rsid w:val="006C2210"/>
    <w:rsid w:val="006C37C8"/>
    <w:rsid w:val="006C3DFE"/>
    <w:rsid w:val="006C49DB"/>
    <w:rsid w:val="006C5B66"/>
    <w:rsid w:val="006C5C62"/>
    <w:rsid w:val="006C5F1A"/>
    <w:rsid w:val="006C7E2E"/>
    <w:rsid w:val="006D090F"/>
    <w:rsid w:val="006D10DC"/>
    <w:rsid w:val="006D1210"/>
    <w:rsid w:val="006D24DC"/>
    <w:rsid w:val="006D2577"/>
    <w:rsid w:val="006D2613"/>
    <w:rsid w:val="006D2A1F"/>
    <w:rsid w:val="006D334F"/>
    <w:rsid w:val="006D401E"/>
    <w:rsid w:val="006D41DD"/>
    <w:rsid w:val="006D4B02"/>
    <w:rsid w:val="006D507D"/>
    <w:rsid w:val="006D644C"/>
    <w:rsid w:val="006D70C8"/>
    <w:rsid w:val="006D71F1"/>
    <w:rsid w:val="006E23E7"/>
    <w:rsid w:val="006E310B"/>
    <w:rsid w:val="006E365B"/>
    <w:rsid w:val="006E60D4"/>
    <w:rsid w:val="006E60DD"/>
    <w:rsid w:val="006F1120"/>
    <w:rsid w:val="006F1590"/>
    <w:rsid w:val="006F3019"/>
    <w:rsid w:val="006F3E32"/>
    <w:rsid w:val="006F40DA"/>
    <w:rsid w:val="006F5E35"/>
    <w:rsid w:val="006F6E17"/>
    <w:rsid w:val="006F6E8A"/>
    <w:rsid w:val="006F6EE4"/>
    <w:rsid w:val="006F727A"/>
    <w:rsid w:val="006F7FCF"/>
    <w:rsid w:val="006F7FEF"/>
    <w:rsid w:val="0070001B"/>
    <w:rsid w:val="00701397"/>
    <w:rsid w:val="0070208F"/>
    <w:rsid w:val="0070241B"/>
    <w:rsid w:val="0070461B"/>
    <w:rsid w:val="007046B7"/>
    <w:rsid w:val="00705F22"/>
    <w:rsid w:val="00706B78"/>
    <w:rsid w:val="00707E2D"/>
    <w:rsid w:val="007102FD"/>
    <w:rsid w:val="007104AD"/>
    <w:rsid w:val="007120B6"/>
    <w:rsid w:val="00712C18"/>
    <w:rsid w:val="00715381"/>
    <w:rsid w:val="0071611C"/>
    <w:rsid w:val="007165A5"/>
    <w:rsid w:val="00716769"/>
    <w:rsid w:val="00717D2D"/>
    <w:rsid w:val="00717E60"/>
    <w:rsid w:val="00717F3A"/>
    <w:rsid w:val="00717F5D"/>
    <w:rsid w:val="0072043B"/>
    <w:rsid w:val="0072050C"/>
    <w:rsid w:val="00720CF3"/>
    <w:rsid w:val="00721360"/>
    <w:rsid w:val="00721468"/>
    <w:rsid w:val="0072524F"/>
    <w:rsid w:val="00727D7E"/>
    <w:rsid w:val="00730481"/>
    <w:rsid w:val="00730797"/>
    <w:rsid w:val="00730F66"/>
    <w:rsid w:val="00731D69"/>
    <w:rsid w:val="00732819"/>
    <w:rsid w:val="00732CEE"/>
    <w:rsid w:val="00732FEE"/>
    <w:rsid w:val="00733221"/>
    <w:rsid w:val="00733EDA"/>
    <w:rsid w:val="00735638"/>
    <w:rsid w:val="00736AD9"/>
    <w:rsid w:val="00736DDF"/>
    <w:rsid w:val="00736FB2"/>
    <w:rsid w:val="007370A6"/>
    <w:rsid w:val="007370EE"/>
    <w:rsid w:val="0074027F"/>
    <w:rsid w:val="007409E1"/>
    <w:rsid w:val="0074158D"/>
    <w:rsid w:val="00741C0F"/>
    <w:rsid w:val="007436FF"/>
    <w:rsid w:val="00743B11"/>
    <w:rsid w:val="00743B1B"/>
    <w:rsid w:val="00744358"/>
    <w:rsid w:val="007448D6"/>
    <w:rsid w:val="00744BA3"/>
    <w:rsid w:val="00745752"/>
    <w:rsid w:val="007458B3"/>
    <w:rsid w:val="0074669D"/>
    <w:rsid w:val="0074682E"/>
    <w:rsid w:val="00746A93"/>
    <w:rsid w:val="00746AC0"/>
    <w:rsid w:val="0075101B"/>
    <w:rsid w:val="00751BF7"/>
    <w:rsid w:val="00751FEB"/>
    <w:rsid w:val="00753735"/>
    <w:rsid w:val="00753C6F"/>
    <w:rsid w:val="00753DB4"/>
    <w:rsid w:val="00754350"/>
    <w:rsid w:val="007547A0"/>
    <w:rsid w:val="00755A96"/>
    <w:rsid w:val="00755AA6"/>
    <w:rsid w:val="00755D76"/>
    <w:rsid w:val="0075686A"/>
    <w:rsid w:val="0075716D"/>
    <w:rsid w:val="0075751D"/>
    <w:rsid w:val="00757627"/>
    <w:rsid w:val="00757B2E"/>
    <w:rsid w:val="007600C0"/>
    <w:rsid w:val="0076197A"/>
    <w:rsid w:val="007631B2"/>
    <w:rsid w:val="00763666"/>
    <w:rsid w:val="00764162"/>
    <w:rsid w:val="00764230"/>
    <w:rsid w:val="007653DA"/>
    <w:rsid w:val="00765570"/>
    <w:rsid w:val="0076604D"/>
    <w:rsid w:val="0076675A"/>
    <w:rsid w:val="00766A98"/>
    <w:rsid w:val="00767B6A"/>
    <w:rsid w:val="007700F2"/>
    <w:rsid w:val="0077075F"/>
    <w:rsid w:val="00770866"/>
    <w:rsid w:val="00770BD7"/>
    <w:rsid w:val="00771A6E"/>
    <w:rsid w:val="00771CD8"/>
    <w:rsid w:val="007731AA"/>
    <w:rsid w:val="0077399E"/>
    <w:rsid w:val="00773ADE"/>
    <w:rsid w:val="00773FC2"/>
    <w:rsid w:val="007743C3"/>
    <w:rsid w:val="00774899"/>
    <w:rsid w:val="00776C3B"/>
    <w:rsid w:val="007805D1"/>
    <w:rsid w:val="0078072F"/>
    <w:rsid w:val="00780917"/>
    <w:rsid w:val="00780B08"/>
    <w:rsid w:val="00781637"/>
    <w:rsid w:val="00784B53"/>
    <w:rsid w:val="00784D36"/>
    <w:rsid w:val="00785037"/>
    <w:rsid w:val="00785A85"/>
    <w:rsid w:val="0078676B"/>
    <w:rsid w:val="00787400"/>
    <w:rsid w:val="007875E1"/>
    <w:rsid w:val="00787C7B"/>
    <w:rsid w:val="0079123F"/>
    <w:rsid w:val="007918FD"/>
    <w:rsid w:val="00792018"/>
    <w:rsid w:val="007925A4"/>
    <w:rsid w:val="00793534"/>
    <w:rsid w:val="00793F1E"/>
    <w:rsid w:val="00794162"/>
    <w:rsid w:val="0079424D"/>
    <w:rsid w:val="00794D7D"/>
    <w:rsid w:val="007954F2"/>
    <w:rsid w:val="007A08A9"/>
    <w:rsid w:val="007A13AE"/>
    <w:rsid w:val="007A164D"/>
    <w:rsid w:val="007A2238"/>
    <w:rsid w:val="007A2441"/>
    <w:rsid w:val="007A2ABC"/>
    <w:rsid w:val="007A4C81"/>
    <w:rsid w:val="007A57F4"/>
    <w:rsid w:val="007A6901"/>
    <w:rsid w:val="007A6B53"/>
    <w:rsid w:val="007A6BC6"/>
    <w:rsid w:val="007A70B0"/>
    <w:rsid w:val="007A7434"/>
    <w:rsid w:val="007B0B35"/>
    <w:rsid w:val="007B19D2"/>
    <w:rsid w:val="007B1A89"/>
    <w:rsid w:val="007B1E8C"/>
    <w:rsid w:val="007B2092"/>
    <w:rsid w:val="007B3480"/>
    <w:rsid w:val="007B4FD4"/>
    <w:rsid w:val="007B56BE"/>
    <w:rsid w:val="007B5AEE"/>
    <w:rsid w:val="007B71EC"/>
    <w:rsid w:val="007B75DD"/>
    <w:rsid w:val="007B7936"/>
    <w:rsid w:val="007B7E8D"/>
    <w:rsid w:val="007C1B56"/>
    <w:rsid w:val="007C1CC5"/>
    <w:rsid w:val="007C3134"/>
    <w:rsid w:val="007C3BA3"/>
    <w:rsid w:val="007C3F34"/>
    <w:rsid w:val="007C4265"/>
    <w:rsid w:val="007C5107"/>
    <w:rsid w:val="007C5737"/>
    <w:rsid w:val="007C647C"/>
    <w:rsid w:val="007C677A"/>
    <w:rsid w:val="007C6A41"/>
    <w:rsid w:val="007C6DE8"/>
    <w:rsid w:val="007D0F96"/>
    <w:rsid w:val="007D142E"/>
    <w:rsid w:val="007D1C3E"/>
    <w:rsid w:val="007D2FE6"/>
    <w:rsid w:val="007D3214"/>
    <w:rsid w:val="007D3471"/>
    <w:rsid w:val="007D4163"/>
    <w:rsid w:val="007D4D87"/>
    <w:rsid w:val="007D573B"/>
    <w:rsid w:val="007D595D"/>
    <w:rsid w:val="007D5979"/>
    <w:rsid w:val="007D5C23"/>
    <w:rsid w:val="007D6209"/>
    <w:rsid w:val="007D64E0"/>
    <w:rsid w:val="007D6B0D"/>
    <w:rsid w:val="007D6E98"/>
    <w:rsid w:val="007D7356"/>
    <w:rsid w:val="007D75E2"/>
    <w:rsid w:val="007D771F"/>
    <w:rsid w:val="007D7EEF"/>
    <w:rsid w:val="007E0783"/>
    <w:rsid w:val="007E1776"/>
    <w:rsid w:val="007E2475"/>
    <w:rsid w:val="007E2771"/>
    <w:rsid w:val="007E2BFA"/>
    <w:rsid w:val="007E39DC"/>
    <w:rsid w:val="007E4B09"/>
    <w:rsid w:val="007E5D0E"/>
    <w:rsid w:val="007E5FC3"/>
    <w:rsid w:val="007E66A7"/>
    <w:rsid w:val="007E6810"/>
    <w:rsid w:val="007E75B1"/>
    <w:rsid w:val="007F080D"/>
    <w:rsid w:val="007F15AC"/>
    <w:rsid w:val="007F161C"/>
    <w:rsid w:val="007F3736"/>
    <w:rsid w:val="007F3A77"/>
    <w:rsid w:val="007F598F"/>
    <w:rsid w:val="007F6AEE"/>
    <w:rsid w:val="00801AFF"/>
    <w:rsid w:val="00802D1B"/>
    <w:rsid w:val="008035AF"/>
    <w:rsid w:val="00804341"/>
    <w:rsid w:val="00804741"/>
    <w:rsid w:val="00804CC0"/>
    <w:rsid w:val="008065ED"/>
    <w:rsid w:val="00806BB1"/>
    <w:rsid w:val="0080795F"/>
    <w:rsid w:val="00812728"/>
    <w:rsid w:val="00812B65"/>
    <w:rsid w:val="00813C43"/>
    <w:rsid w:val="00813DB1"/>
    <w:rsid w:val="00813DD3"/>
    <w:rsid w:val="00814429"/>
    <w:rsid w:val="00814550"/>
    <w:rsid w:val="00815022"/>
    <w:rsid w:val="008155E8"/>
    <w:rsid w:val="00815A9C"/>
    <w:rsid w:val="00815BE1"/>
    <w:rsid w:val="00815D03"/>
    <w:rsid w:val="00816BCD"/>
    <w:rsid w:val="00817BE6"/>
    <w:rsid w:val="00820C63"/>
    <w:rsid w:val="00820E14"/>
    <w:rsid w:val="00820E91"/>
    <w:rsid w:val="0082235B"/>
    <w:rsid w:val="00822BC3"/>
    <w:rsid w:val="0082487D"/>
    <w:rsid w:val="00824945"/>
    <w:rsid w:val="00826C46"/>
    <w:rsid w:val="00826EE0"/>
    <w:rsid w:val="00826F98"/>
    <w:rsid w:val="008302DD"/>
    <w:rsid w:val="008303AE"/>
    <w:rsid w:val="00830598"/>
    <w:rsid w:val="00831B86"/>
    <w:rsid w:val="008327BC"/>
    <w:rsid w:val="00833166"/>
    <w:rsid w:val="00833510"/>
    <w:rsid w:val="008355DF"/>
    <w:rsid w:val="00835D5B"/>
    <w:rsid w:val="008363C5"/>
    <w:rsid w:val="0083644A"/>
    <w:rsid w:val="00836468"/>
    <w:rsid w:val="008368F0"/>
    <w:rsid w:val="00837668"/>
    <w:rsid w:val="00840C6C"/>
    <w:rsid w:val="00841915"/>
    <w:rsid w:val="00841C49"/>
    <w:rsid w:val="00842E8C"/>
    <w:rsid w:val="008433FB"/>
    <w:rsid w:val="00844833"/>
    <w:rsid w:val="008451C1"/>
    <w:rsid w:val="008465C2"/>
    <w:rsid w:val="0085039E"/>
    <w:rsid w:val="00850934"/>
    <w:rsid w:val="00850985"/>
    <w:rsid w:val="00851C86"/>
    <w:rsid w:val="00852037"/>
    <w:rsid w:val="00853292"/>
    <w:rsid w:val="008538D7"/>
    <w:rsid w:val="00854379"/>
    <w:rsid w:val="00854F31"/>
    <w:rsid w:val="008579B1"/>
    <w:rsid w:val="00860F32"/>
    <w:rsid w:val="0086203E"/>
    <w:rsid w:val="00862062"/>
    <w:rsid w:val="00862918"/>
    <w:rsid w:val="0086411E"/>
    <w:rsid w:val="008644EB"/>
    <w:rsid w:val="0086536A"/>
    <w:rsid w:val="008662FD"/>
    <w:rsid w:val="0087097F"/>
    <w:rsid w:val="00870E88"/>
    <w:rsid w:val="00870F8A"/>
    <w:rsid w:val="0087124D"/>
    <w:rsid w:val="00872B29"/>
    <w:rsid w:val="00873087"/>
    <w:rsid w:val="008743AC"/>
    <w:rsid w:val="00874F9D"/>
    <w:rsid w:val="008750FF"/>
    <w:rsid w:val="00876B83"/>
    <w:rsid w:val="00877DA8"/>
    <w:rsid w:val="00877EBD"/>
    <w:rsid w:val="00880106"/>
    <w:rsid w:val="00880C1A"/>
    <w:rsid w:val="0088102A"/>
    <w:rsid w:val="008812A0"/>
    <w:rsid w:val="00882ABC"/>
    <w:rsid w:val="00882CD2"/>
    <w:rsid w:val="0088451F"/>
    <w:rsid w:val="008857B3"/>
    <w:rsid w:val="00886A22"/>
    <w:rsid w:val="00887F95"/>
    <w:rsid w:val="008915F3"/>
    <w:rsid w:val="00891759"/>
    <w:rsid w:val="00891CAF"/>
    <w:rsid w:val="00892B9F"/>
    <w:rsid w:val="008933C7"/>
    <w:rsid w:val="008939AA"/>
    <w:rsid w:val="00894376"/>
    <w:rsid w:val="00896BE7"/>
    <w:rsid w:val="00897361"/>
    <w:rsid w:val="00897465"/>
    <w:rsid w:val="00897C08"/>
    <w:rsid w:val="00897C89"/>
    <w:rsid w:val="008A25F5"/>
    <w:rsid w:val="008A268B"/>
    <w:rsid w:val="008A35D5"/>
    <w:rsid w:val="008A43BD"/>
    <w:rsid w:val="008A494C"/>
    <w:rsid w:val="008A57A8"/>
    <w:rsid w:val="008A5802"/>
    <w:rsid w:val="008A6107"/>
    <w:rsid w:val="008A617E"/>
    <w:rsid w:val="008A666C"/>
    <w:rsid w:val="008A724D"/>
    <w:rsid w:val="008A7679"/>
    <w:rsid w:val="008B0D1D"/>
    <w:rsid w:val="008B154A"/>
    <w:rsid w:val="008B17D6"/>
    <w:rsid w:val="008B1AA9"/>
    <w:rsid w:val="008B25C7"/>
    <w:rsid w:val="008B2BA0"/>
    <w:rsid w:val="008B379B"/>
    <w:rsid w:val="008B4974"/>
    <w:rsid w:val="008B7EFF"/>
    <w:rsid w:val="008C042E"/>
    <w:rsid w:val="008C0F3A"/>
    <w:rsid w:val="008C133B"/>
    <w:rsid w:val="008C182D"/>
    <w:rsid w:val="008C28C3"/>
    <w:rsid w:val="008C2D04"/>
    <w:rsid w:val="008C401E"/>
    <w:rsid w:val="008C418E"/>
    <w:rsid w:val="008C46DA"/>
    <w:rsid w:val="008C4B55"/>
    <w:rsid w:val="008C4D4D"/>
    <w:rsid w:val="008C51F5"/>
    <w:rsid w:val="008C5FB1"/>
    <w:rsid w:val="008C64D9"/>
    <w:rsid w:val="008C7111"/>
    <w:rsid w:val="008C75ED"/>
    <w:rsid w:val="008C786A"/>
    <w:rsid w:val="008C7DB3"/>
    <w:rsid w:val="008D081A"/>
    <w:rsid w:val="008D0A2D"/>
    <w:rsid w:val="008D0F69"/>
    <w:rsid w:val="008D2EB2"/>
    <w:rsid w:val="008D340B"/>
    <w:rsid w:val="008D3426"/>
    <w:rsid w:val="008D352C"/>
    <w:rsid w:val="008D4588"/>
    <w:rsid w:val="008D47FD"/>
    <w:rsid w:val="008D4D33"/>
    <w:rsid w:val="008D5B7E"/>
    <w:rsid w:val="008D6DA3"/>
    <w:rsid w:val="008D77F5"/>
    <w:rsid w:val="008E06A2"/>
    <w:rsid w:val="008E0D5D"/>
    <w:rsid w:val="008E1D53"/>
    <w:rsid w:val="008E1E47"/>
    <w:rsid w:val="008E2A70"/>
    <w:rsid w:val="008E3BF3"/>
    <w:rsid w:val="008E5403"/>
    <w:rsid w:val="008E56B0"/>
    <w:rsid w:val="008E5849"/>
    <w:rsid w:val="008E5FC8"/>
    <w:rsid w:val="008E6276"/>
    <w:rsid w:val="008E6605"/>
    <w:rsid w:val="008E70C4"/>
    <w:rsid w:val="008E71C1"/>
    <w:rsid w:val="008E7407"/>
    <w:rsid w:val="008E746B"/>
    <w:rsid w:val="008E760C"/>
    <w:rsid w:val="008E78EB"/>
    <w:rsid w:val="008E7B06"/>
    <w:rsid w:val="008F1ECB"/>
    <w:rsid w:val="008F26E7"/>
    <w:rsid w:val="008F2B19"/>
    <w:rsid w:val="008F3F6A"/>
    <w:rsid w:val="008F62BA"/>
    <w:rsid w:val="008F70CF"/>
    <w:rsid w:val="009000CA"/>
    <w:rsid w:val="00900B7C"/>
    <w:rsid w:val="0090195E"/>
    <w:rsid w:val="00901E3F"/>
    <w:rsid w:val="009027BB"/>
    <w:rsid w:val="00902D2F"/>
    <w:rsid w:val="00903C58"/>
    <w:rsid w:val="0090429A"/>
    <w:rsid w:val="00906098"/>
    <w:rsid w:val="0090615B"/>
    <w:rsid w:val="009069C9"/>
    <w:rsid w:val="00910397"/>
    <w:rsid w:val="00910EF8"/>
    <w:rsid w:val="0091209B"/>
    <w:rsid w:val="00912802"/>
    <w:rsid w:val="009129B5"/>
    <w:rsid w:val="009132A7"/>
    <w:rsid w:val="00914D7C"/>
    <w:rsid w:val="00915185"/>
    <w:rsid w:val="00916316"/>
    <w:rsid w:val="00916472"/>
    <w:rsid w:val="00916855"/>
    <w:rsid w:val="00916AD3"/>
    <w:rsid w:val="00921ED5"/>
    <w:rsid w:val="009221FA"/>
    <w:rsid w:val="009231C9"/>
    <w:rsid w:val="0092455D"/>
    <w:rsid w:val="0092464C"/>
    <w:rsid w:val="00924976"/>
    <w:rsid w:val="0092592D"/>
    <w:rsid w:val="00925BCF"/>
    <w:rsid w:val="00926599"/>
    <w:rsid w:val="00926C5B"/>
    <w:rsid w:val="009300AA"/>
    <w:rsid w:val="009301EC"/>
    <w:rsid w:val="00930397"/>
    <w:rsid w:val="0093136F"/>
    <w:rsid w:val="00931581"/>
    <w:rsid w:val="009317FE"/>
    <w:rsid w:val="00931ABF"/>
    <w:rsid w:val="00932425"/>
    <w:rsid w:val="00932904"/>
    <w:rsid w:val="00932A24"/>
    <w:rsid w:val="00933013"/>
    <w:rsid w:val="009333C5"/>
    <w:rsid w:val="00936233"/>
    <w:rsid w:val="00936C06"/>
    <w:rsid w:val="00937E2C"/>
    <w:rsid w:val="00940BC0"/>
    <w:rsid w:val="0094142A"/>
    <w:rsid w:val="00941EDC"/>
    <w:rsid w:val="00941EFB"/>
    <w:rsid w:val="00941FF8"/>
    <w:rsid w:val="0094255F"/>
    <w:rsid w:val="009427DF"/>
    <w:rsid w:val="009447B3"/>
    <w:rsid w:val="0094484C"/>
    <w:rsid w:val="0094499B"/>
    <w:rsid w:val="009450F7"/>
    <w:rsid w:val="00945EB1"/>
    <w:rsid w:val="009471FD"/>
    <w:rsid w:val="00947A32"/>
    <w:rsid w:val="00947ACC"/>
    <w:rsid w:val="00951611"/>
    <w:rsid w:val="009529BB"/>
    <w:rsid w:val="00952BBE"/>
    <w:rsid w:val="009539F2"/>
    <w:rsid w:val="009539F7"/>
    <w:rsid w:val="00955FA6"/>
    <w:rsid w:val="00956486"/>
    <w:rsid w:val="00956CF9"/>
    <w:rsid w:val="00956E75"/>
    <w:rsid w:val="009572BE"/>
    <w:rsid w:val="00957EDA"/>
    <w:rsid w:val="009601E0"/>
    <w:rsid w:val="00961178"/>
    <w:rsid w:val="009620AA"/>
    <w:rsid w:val="00962F06"/>
    <w:rsid w:val="009634C6"/>
    <w:rsid w:val="00963531"/>
    <w:rsid w:val="00963C10"/>
    <w:rsid w:val="009640B9"/>
    <w:rsid w:val="00964C38"/>
    <w:rsid w:val="0097012A"/>
    <w:rsid w:val="0097124E"/>
    <w:rsid w:val="0097207A"/>
    <w:rsid w:val="00972E72"/>
    <w:rsid w:val="00973465"/>
    <w:rsid w:val="00973820"/>
    <w:rsid w:val="009738F8"/>
    <w:rsid w:val="00974BA0"/>
    <w:rsid w:val="00975358"/>
    <w:rsid w:val="009753CB"/>
    <w:rsid w:val="00975C00"/>
    <w:rsid w:val="00976EB8"/>
    <w:rsid w:val="00977661"/>
    <w:rsid w:val="00977F88"/>
    <w:rsid w:val="009817E9"/>
    <w:rsid w:val="00981BA1"/>
    <w:rsid w:val="00982F4B"/>
    <w:rsid w:val="00983CB9"/>
    <w:rsid w:val="00983CE9"/>
    <w:rsid w:val="00984013"/>
    <w:rsid w:val="0098516B"/>
    <w:rsid w:val="009854DC"/>
    <w:rsid w:val="00986785"/>
    <w:rsid w:val="00986B4E"/>
    <w:rsid w:val="0098707A"/>
    <w:rsid w:val="00987B9D"/>
    <w:rsid w:val="00987F2A"/>
    <w:rsid w:val="00987F50"/>
    <w:rsid w:val="00991D23"/>
    <w:rsid w:val="00993DF3"/>
    <w:rsid w:val="00994F69"/>
    <w:rsid w:val="0099514A"/>
    <w:rsid w:val="009960DE"/>
    <w:rsid w:val="00996290"/>
    <w:rsid w:val="00996790"/>
    <w:rsid w:val="00996F74"/>
    <w:rsid w:val="009A05E5"/>
    <w:rsid w:val="009A0E41"/>
    <w:rsid w:val="009A0FDF"/>
    <w:rsid w:val="009A13E9"/>
    <w:rsid w:val="009A15AC"/>
    <w:rsid w:val="009A19B5"/>
    <w:rsid w:val="009A1C81"/>
    <w:rsid w:val="009A4002"/>
    <w:rsid w:val="009A4577"/>
    <w:rsid w:val="009A4982"/>
    <w:rsid w:val="009A56E8"/>
    <w:rsid w:val="009A5B52"/>
    <w:rsid w:val="009A670D"/>
    <w:rsid w:val="009B0326"/>
    <w:rsid w:val="009B0A47"/>
    <w:rsid w:val="009B0CF0"/>
    <w:rsid w:val="009B153E"/>
    <w:rsid w:val="009B26EF"/>
    <w:rsid w:val="009B32CC"/>
    <w:rsid w:val="009B378E"/>
    <w:rsid w:val="009B3986"/>
    <w:rsid w:val="009B4B95"/>
    <w:rsid w:val="009B6371"/>
    <w:rsid w:val="009B6717"/>
    <w:rsid w:val="009B687D"/>
    <w:rsid w:val="009B6C8F"/>
    <w:rsid w:val="009C0611"/>
    <w:rsid w:val="009C0F75"/>
    <w:rsid w:val="009C15CE"/>
    <w:rsid w:val="009C15DF"/>
    <w:rsid w:val="009C20E5"/>
    <w:rsid w:val="009C2E4B"/>
    <w:rsid w:val="009C3333"/>
    <w:rsid w:val="009C3A85"/>
    <w:rsid w:val="009C3F8F"/>
    <w:rsid w:val="009C4256"/>
    <w:rsid w:val="009C4DF6"/>
    <w:rsid w:val="009C5926"/>
    <w:rsid w:val="009C5B79"/>
    <w:rsid w:val="009C5F32"/>
    <w:rsid w:val="009D113E"/>
    <w:rsid w:val="009D1783"/>
    <w:rsid w:val="009D19F3"/>
    <w:rsid w:val="009D1EF0"/>
    <w:rsid w:val="009D3D2E"/>
    <w:rsid w:val="009D5860"/>
    <w:rsid w:val="009D69EC"/>
    <w:rsid w:val="009E0C64"/>
    <w:rsid w:val="009E1F00"/>
    <w:rsid w:val="009E2E5F"/>
    <w:rsid w:val="009E3BF5"/>
    <w:rsid w:val="009E484A"/>
    <w:rsid w:val="009E4D87"/>
    <w:rsid w:val="009E4E88"/>
    <w:rsid w:val="009E5DE8"/>
    <w:rsid w:val="009E67D9"/>
    <w:rsid w:val="009F01DD"/>
    <w:rsid w:val="009F0728"/>
    <w:rsid w:val="009F096D"/>
    <w:rsid w:val="009F1C00"/>
    <w:rsid w:val="009F227C"/>
    <w:rsid w:val="009F263F"/>
    <w:rsid w:val="009F277D"/>
    <w:rsid w:val="009F28B9"/>
    <w:rsid w:val="009F37F5"/>
    <w:rsid w:val="009F45A9"/>
    <w:rsid w:val="009F5191"/>
    <w:rsid w:val="009F659A"/>
    <w:rsid w:val="00A00E88"/>
    <w:rsid w:val="00A011D5"/>
    <w:rsid w:val="00A02080"/>
    <w:rsid w:val="00A0214C"/>
    <w:rsid w:val="00A0244D"/>
    <w:rsid w:val="00A03646"/>
    <w:rsid w:val="00A04BDC"/>
    <w:rsid w:val="00A04F7C"/>
    <w:rsid w:val="00A060E2"/>
    <w:rsid w:val="00A07130"/>
    <w:rsid w:val="00A07371"/>
    <w:rsid w:val="00A0757F"/>
    <w:rsid w:val="00A07A9B"/>
    <w:rsid w:val="00A11420"/>
    <w:rsid w:val="00A117C4"/>
    <w:rsid w:val="00A121ED"/>
    <w:rsid w:val="00A1318D"/>
    <w:rsid w:val="00A135A7"/>
    <w:rsid w:val="00A14392"/>
    <w:rsid w:val="00A14D93"/>
    <w:rsid w:val="00A15166"/>
    <w:rsid w:val="00A155EB"/>
    <w:rsid w:val="00A1566F"/>
    <w:rsid w:val="00A17497"/>
    <w:rsid w:val="00A17537"/>
    <w:rsid w:val="00A17869"/>
    <w:rsid w:val="00A201B6"/>
    <w:rsid w:val="00A20293"/>
    <w:rsid w:val="00A22312"/>
    <w:rsid w:val="00A22FFA"/>
    <w:rsid w:val="00A236F8"/>
    <w:rsid w:val="00A23955"/>
    <w:rsid w:val="00A24E5A"/>
    <w:rsid w:val="00A24F94"/>
    <w:rsid w:val="00A25689"/>
    <w:rsid w:val="00A2644E"/>
    <w:rsid w:val="00A267A9"/>
    <w:rsid w:val="00A268F7"/>
    <w:rsid w:val="00A27E77"/>
    <w:rsid w:val="00A305DE"/>
    <w:rsid w:val="00A30B7B"/>
    <w:rsid w:val="00A30C27"/>
    <w:rsid w:val="00A32BA8"/>
    <w:rsid w:val="00A334B5"/>
    <w:rsid w:val="00A342AD"/>
    <w:rsid w:val="00A34861"/>
    <w:rsid w:val="00A35327"/>
    <w:rsid w:val="00A3535E"/>
    <w:rsid w:val="00A36DF3"/>
    <w:rsid w:val="00A37497"/>
    <w:rsid w:val="00A37B9C"/>
    <w:rsid w:val="00A37D34"/>
    <w:rsid w:val="00A400CD"/>
    <w:rsid w:val="00A40104"/>
    <w:rsid w:val="00A405E4"/>
    <w:rsid w:val="00A410D8"/>
    <w:rsid w:val="00A4113F"/>
    <w:rsid w:val="00A41F66"/>
    <w:rsid w:val="00A42512"/>
    <w:rsid w:val="00A447DD"/>
    <w:rsid w:val="00A449EC"/>
    <w:rsid w:val="00A45A24"/>
    <w:rsid w:val="00A45CC3"/>
    <w:rsid w:val="00A46058"/>
    <w:rsid w:val="00A46BF1"/>
    <w:rsid w:val="00A50069"/>
    <w:rsid w:val="00A507CE"/>
    <w:rsid w:val="00A51CA2"/>
    <w:rsid w:val="00A51DB0"/>
    <w:rsid w:val="00A5324A"/>
    <w:rsid w:val="00A5332F"/>
    <w:rsid w:val="00A53592"/>
    <w:rsid w:val="00A53CD0"/>
    <w:rsid w:val="00A55187"/>
    <w:rsid w:val="00A55230"/>
    <w:rsid w:val="00A5545E"/>
    <w:rsid w:val="00A556BD"/>
    <w:rsid w:val="00A56E3F"/>
    <w:rsid w:val="00A57AC9"/>
    <w:rsid w:val="00A61BB6"/>
    <w:rsid w:val="00A62947"/>
    <w:rsid w:val="00A633A0"/>
    <w:rsid w:val="00A637BB"/>
    <w:rsid w:val="00A644B3"/>
    <w:rsid w:val="00A6567D"/>
    <w:rsid w:val="00A65683"/>
    <w:rsid w:val="00A661F9"/>
    <w:rsid w:val="00A675CD"/>
    <w:rsid w:val="00A70548"/>
    <w:rsid w:val="00A71313"/>
    <w:rsid w:val="00A7179C"/>
    <w:rsid w:val="00A722C7"/>
    <w:rsid w:val="00A72993"/>
    <w:rsid w:val="00A72DB0"/>
    <w:rsid w:val="00A73F0D"/>
    <w:rsid w:val="00A74184"/>
    <w:rsid w:val="00A7487F"/>
    <w:rsid w:val="00A74D70"/>
    <w:rsid w:val="00A74E42"/>
    <w:rsid w:val="00A75980"/>
    <w:rsid w:val="00A76355"/>
    <w:rsid w:val="00A76CF5"/>
    <w:rsid w:val="00A77132"/>
    <w:rsid w:val="00A80966"/>
    <w:rsid w:val="00A80EDA"/>
    <w:rsid w:val="00A81C85"/>
    <w:rsid w:val="00A83099"/>
    <w:rsid w:val="00A849E5"/>
    <w:rsid w:val="00A84F68"/>
    <w:rsid w:val="00A85021"/>
    <w:rsid w:val="00A858EF"/>
    <w:rsid w:val="00A86638"/>
    <w:rsid w:val="00A879C3"/>
    <w:rsid w:val="00A90DD3"/>
    <w:rsid w:val="00A9154E"/>
    <w:rsid w:val="00A9332B"/>
    <w:rsid w:val="00A94E04"/>
    <w:rsid w:val="00A960F7"/>
    <w:rsid w:val="00A96928"/>
    <w:rsid w:val="00A97A19"/>
    <w:rsid w:val="00AA2DB1"/>
    <w:rsid w:val="00AA3FD7"/>
    <w:rsid w:val="00AA4168"/>
    <w:rsid w:val="00AA4ACA"/>
    <w:rsid w:val="00AA51DD"/>
    <w:rsid w:val="00AA7418"/>
    <w:rsid w:val="00AA7877"/>
    <w:rsid w:val="00AB0061"/>
    <w:rsid w:val="00AB046E"/>
    <w:rsid w:val="00AB50AF"/>
    <w:rsid w:val="00AB5749"/>
    <w:rsid w:val="00AB5F76"/>
    <w:rsid w:val="00AB7C34"/>
    <w:rsid w:val="00AB7CA4"/>
    <w:rsid w:val="00AC0814"/>
    <w:rsid w:val="00AC0B07"/>
    <w:rsid w:val="00AC0C3B"/>
    <w:rsid w:val="00AC0CCF"/>
    <w:rsid w:val="00AC1A8A"/>
    <w:rsid w:val="00AC1D85"/>
    <w:rsid w:val="00AC2A99"/>
    <w:rsid w:val="00AC425B"/>
    <w:rsid w:val="00AC4AE1"/>
    <w:rsid w:val="00AC4C5A"/>
    <w:rsid w:val="00AC6322"/>
    <w:rsid w:val="00AC68B0"/>
    <w:rsid w:val="00AC7572"/>
    <w:rsid w:val="00AC76C3"/>
    <w:rsid w:val="00AC78C1"/>
    <w:rsid w:val="00AC78E1"/>
    <w:rsid w:val="00AC7A97"/>
    <w:rsid w:val="00AC7BFD"/>
    <w:rsid w:val="00AD0BC4"/>
    <w:rsid w:val="00AD1075"/>
    <w:rsid w:val="00AD10CA"/>
    <w:rsid w:val="00AD1109"/>
    <w:rsid w:val="00AD1592"/>
    <w:rsid w:val="00AD45CD"/>
    <w:rsid w:val="00AD6C47"/>
    <w:rsid w:val="00AD77F0"/>
    <w:rsid w:val="00AE0CD6"/>
    <w:rsid w:val="00AE181A"/>
    <w:rsid w:val="00AE27DC"/>
    <w:rsid w:val="00AE3227"/>
    <w:rsid w:val="00AE3807"/>
    <w:rsid w:val="00AE4548"/>
    <w:rsid w:val="00AE4CCD"/>
    <w:rsid w:val="00AE58DF"/>
    <w:rsid w:val="00AE5AEE"/>
    <w:rsid w:val="00AE7D1E"/>
    <w:rsid w:val="00AF0217"/>
    <w:rsid w:val="00AF0B2A"/>
    <w:rsid w:val="00AF1768"/>
    <w:rsid w:val="00AF1B88"/>
    <w:rsid w:val="00AF1CDA"/>
    <w:rsid w:val="00AF1E50"/>
    <w:rsid w:val="00AF2ED2"/>
    <w:rsid w:val="00AF2F47"/>
    <w:rsid w:val="00AF6060"/>
    <w:rsid w:val="00AF683B"/>
    <w:rsid w:val="00AF6CCA"/>
    <w:rsid w:val="00AF6F67"/>
    <w:rsid w:val="00AF7DF1"/>
    <w:rsid w:val="00B0043A"/>
    <w:rsid w:val="00B00DDD"/>
    <w:rsid w:val="00B01943"/>
    <w:rsid w:val="00B02215"/>
    <w:rsid w:val="00B0304D"/>
    <w:rsid w:val="00B0307B"/>
    <w:rsid w:val="00B034D0"/>
    <w:rsid w:val="00B04354"/>
    <w:rsid w:val="00B045A4"/>
    <w:rsid w:val="00B0565A"/>
    <w:rsid w:val="00B07D8C"/>
    <w:rsid w:val="00B07F28"/>
    <w:rsid w:val="00B10281"/>
    <w:rsid w:val="00B103B5"/>
    <w:rsid w:val="00B10F5F"/>
    <w:rsid w:val="00B11188"/>
    <w:rsid w:val="00B112E2"/>
    <w:rsid w:val="00B12433"/>
    <w:rsid w:val="00B1291E"/>
    <w:rsid w:val="00B129D9"/>
    <w:rsid w:val="00B131B2"/>
    <w:rsid w:val="00B134CC"/>
    <w:rsid w:val="00B14CE9"/>
    <w:rsid w:val="00B15C3F"/>
    <w:rsid w:val="00B16615"/>
    <w:rsid w:val="00B172DC"/>
    <w:rsid w:val="00B17D0B"/>
    <w:rsid w:val="00B2183C"/>
    <w:rsid w:val="00B21E5B"/>
    <w:rsid w:val="00B21FAA"/>
    <w:rsid w:val="00B23774"/>
    <w:rsid w:val="00B25355"/>
    <w:rsid w:val="00B2598A"/>
    <w:rsid w:val="00B2702D"/>
    <w:rsid w:val="00B277FC"/>
    <w:rsid w:val="00B321E9"/>
    <w:rsid w:val="00B32C0B"/>
    <w:rsid w:val="00B3384A"/>
    <w:rsid w:val="00B33AD2"/>
    <w:rsid w:val="00B34392"/>
    <w:rsid w:val="00B34BB6"/>
    <w:rsid w:val="00B360F4"/>
    <w:rsid w:val="00B3620D"/>
    <w:rsid w:val="00B36B1F"/>
    <w:rsid w:val="00B40CAF"/>
    <w:rsid w:val="00B40D38"/>
    <w:rsid w:val="00B41F0E"/>
    <w:rsid w:val="00B42DC2"/>
    <w:rsid w:val="00B436E5"/>
    <w:rsid w:val="00B44979"/>
    <w:rsid w:val="00B44BE9"/>
    <w:rsid w:val="00B45EA0"/>
    <w:rsid w:val="00B46616"/>
    <w:rsid w:val="00B46A1C"/>
    <w:rsid w:val="00B47829"/>
    <w:rsid w:val="00B501A6"/>
    <w:rsid w:val="00B50B89"/>
    <w:rsid w:val="00B50DA7"/>
    <w:rsid w:val="00B51AE8"/>
    <w:rsid w:val="00B527FB"/>
    <w:rsid w:val="00B53B4A"/>
    <w:rsid w:val="00B54D92"/>
    <w:rsid w:val="00B5524B"/>
    <w:rsid w:val="00B55559"/>
    <w:rsid w:val="00B56B01"/>
    <w:rsid w:val="00B5776B"/>
    <w:rsid w:val="00B577BD"/>
    <w:rsid w:val="00B60675"/>
    <w:rsid w:val="00B61D19"/>
    <w:rsid w:val="00B620E3"/>
    <w:rsid w:val="00B622B7"/>
    <w:rsid w:val="00B62388"/>
    <w:rsid w:val="00B6331F"/>
    <w:rsid w:val="00B63C7C"/>
    <w:rsid w:val="00B64025"/>
    <w:rsid w:val="00B64510"/>
    <w:rsid w:val="00B65EBC"/>
    <w:rsid w:val="00B672C7"/>
    <w:rsid w:val="00B70212"/>
    <w:rsid w:val="00B70772"/>
    <w:rsid w:val="00B71607"/>
    <w:rsid w:val="00B71983"/>
    <w:rsid w:val="00B71AB4"/>
    <w:rsid w:val="00B71AD2"/>
    <w:rsid w:val="00B72091"/>
    <w:rsid w:val="00B724FF"/>
    <w:rsid w:val="00B72DD3"/>
    <w:rsid w:val="00B731F4"/>
    <w:rsid w:val="00B73291"/>
    <w:rsid w:val="00B750F2"/>
    <w:rsid w:val="00B75567"/>
    <w:rsid w:val="00B76829"/>
    <w:rsid w:val="00B77BEC"/>
    <w:rsid w:val="00B8057A"/>
    <w:rsid w:val="00B805F8"/>
    <w:rsid w:val="00B8067F"/>
    <w:rsid w:val="00B811B9"/>
    <w:rsid w:val="00B82F6A"/>
    <w:rsid w:val="00B83593"/>
    <w:rsid w:val="00B83D48"/>
    <w:rsid w:val="00B83DF9"/>
    <w:rsid w:val="00B83EDA"/>
    <w:rsid w:val="00B846C7"/>
    <w:rsid w:val="00B84B0B"/>
    <w:rsid w:val="00B84E70"/>
    <w:rsid w:val="00B84F24"/>
    <w:rsid w:val="00B858CC"/>
    <w:rsid w:val="00B8664C"/>
    <w:rsid w:val="00B8678E"/>
    <w:rsid w:val="00B86874"/>
    <w:rsid w:val="00B86A22"/>
    <w:rsid w:val="00B86AF6"/>
    <w:rsid w:val="00B87ED0"/>
    <w:rsid w:val="00B90032"/>
    <w:rsid w:val="00B90DCF"/>
    <w:rsid w:val="00B9237B"/>
    <w:rsid w:val="00B92C3B"/>
    <w:rsid w:val="00B93607"/>
    <w:rsid w:val="00B93CA5"/>
    <w:rsid w:val="00B93E47"/>
    <w:rsid w:val="00B94D79"/>
    <w:rsid w:val="00B956A7"/>
    <w:rsid w:val="00B959F8"/>
    <w:rsid w:val="00B964BB"/>
    <w:rsid w:val="00B97F32"/>
    <w:rsid w:val="00BA0D4A"/>
    <w:rsid w:val="00BA1A27"/>
    <w:rsid w:val="00BA2891"/>
    <w:rsid w:val="00BA3ACD"/>
    <w:rsid w:val="00BA404C"/>
    <w:rsid w:val="00BA4243"/>
    <w:rsid w:val="00BA45CD"/>
    <w:rsid w:val="00BA496A"/>
    <w:rsid w:val="00BA5500"/>
    <w:rsid w:val="00BA564A"/>
    <w:rsid w:val="00BA660E"/>
    <w:rsid w:val="00BA6A33"/>
    <w:rsid w:val="00BA76A0"/>
    <w:rsid w:val="00BA78A9"/>
    <w:rsid w:val="00BB051E"/>
    <w:rsid w:val="00BB092C"/>
    <w:rsid w:val="00BB0CD8"/>
    <w:rsid w:val="00BB19C0"/>
    <w:rsid w:val="00BB1D34"/>
    <w:rsid w:val="00BB2648"/>
    <w:rsid w:val="00BB3654"/>
    <w:rsid w:val="00BB3BE9"/>
    <w:rsid w:val="00BB4FF3"/>
    <w:rsid w:val="00BB767B"/>
    <w:rsid w:val="00BB7D45"/>
    <w:rsid w:val="00BC04D9"/>
    <w:rsid w:val="00BC06D6"/>
    <w:rsid w:val="00BC0C8D"/>
    <w:rsid w:val="00BC0D39"/>
    <w:rsid w:val="00BC1EF0"/>
    <w:rsid w:val="00BC21EE"/>
    <w:rsid w:val="00BC2544"/>
    <w:rsid w:val="00BC2B88"/>
    <w:rsid w:val="00BC309D"/>
    <w:rsid w:val="00BC3117"/>
    <w:rsid w:val="00BC450D"/>
    <w:rsid w:val="00BC5B91"/>
    <w:rsid w:val="00BC5E47"/>
    <w:rsid w:val="00BC635D"/>
    <w:rsid w:val="00BC6376"/>
    <w:rsid w:val="00BC66A8"/>
    <w:rsid w:val="00BC6C87"/>
    <w:rsid w:val="00BC77A0"/>
    <w:rsid w:val="00BC7977"/>
    <w:rsid w:val="00BD19A2"/>
    <w:rsid w:val="00BD4515"/>
    <w:rsid w:val="00BD4A72"/>
    <w:rsid w:val="00BD5075"/>
    <w:rsid w:val="00BD56B5"/>
    <w:rsid w:val="00BD5A8A"/>
    <w:rsid w:val="00BD5C44"/>
    <w:rsid w:val="00BD6072"/>
    <w:rsid w:val="00BD726B"/>
    <w:rsid w:val="00BD7CA4"/>
    <w:rsid w:val="00BD7E36"/>
    <w:rsid w:val="00BE0F0F"/>
    <w:rsid w:val="00BE258F"/>
    <w:rsid w:val="00BE28CA"/>
    <w:rsid w:val="00BE2AFC"/>
    <w:rsid w:val="00BE2C73"/>
    <w:rsid w:val="00BE4DA5"/>
    <w:rsid w:val="00BE4EAF"/>
    <w:rsid w:val="00BE5DDF"/>
    <w:rsid w:val="00BE640B"/>
    <w:rsid w:val="00BE66DB"/>
    <w:rsid w:val="00BE6FDB"/>
    <w:rsid w:val="00BF139E"/>
    <w:rsid w:val="00BF22F1"/>
    <w:rsid w:val="00BF2E47"/>
    <w:rsid w:val="00BF34F8"/>
    <w:rsid w:val="00BF3DF9"/>
    <w:rsid w:val="00BF4B4E"/>
    <w:rsid w:val="00BF519E"/>
    <w:rsid w:val="00BF54C6"/>
    <w:rsid w:val="00BF604D"/>
    <w:rsid w:val="00BF606B"/>
    <w:rsid w:val="00C001B2"/>
    <w:rsid w:val="00C01521"/>
    <w:rsid w:val="00C01C6A"/>
    <w:rsid w:val="00C01E7F"/>
    <w:rsid w:val="00C02778"/>
    <w:rsid w:val="00C03F03"/>
    <w:rsid w:val="00C0440C"/>
    <w:rsid w:val="00C05974"/>
    <w:rsid w:val="00C05B01"/>
    <w:rsid w:val="00C076EB"/>
    <w:rsid w:val="00C078C6"/>
    <w:rsid w:val="00C07AB7"/>
    <w:rsid w:val="00C11C4F"/>
    <w:rsid w:val="00C12238"/>
    <w:rsid w:val="00C135AD"/>
    <w:rsid w:val="00C13877"/>
    <w:rsid w:val="00C13A43"/>
    <w:rsid w:val="00C13C1A"/>
    <w:rsid w:val="00C14942"/>
    <w:rsid w:val="00C14E0F"/>
    <w:rsid w:val="00C16749"/>
    <w:rsid w:val="00C16859"/>
    <w:rsid w:val="00C17749"/>
    <w:rsid w:val="00C17D71"/>
    <w:rsid w:val="00C17EF8"/>
    <w:rsid w:val="00C20986"/>
    <w:rsid w:val="00C20C12"/>
    <w:rsid w:val="00C21956"/>
    <w:rsid w:val="00C223C5"/>
    <w:rsid w:val="00C2248A"/>
    <w:rsid w:val="00C22605"/>
    <w:rsid w:val="00C2270D"/>
    <w:rsid w:val="00C23259"/>
    <w:rsid w:val="00C23365"/>
    <w:rsid w:val="00C23505"/>
    <w:rsid w:val="00C24E5B"/>
    <w:rsid w:val="00C252D0"/>
    <w:rsid w:val="00C252D9"/>
    <w:rsid w:val="00C25925"/>
    <w:rsid w:val="00C268D0"/>
    <w:rsid w:val="00C26FE9"/>
    <w:rsid w:val="00C27821"/>
    <w:rsid w:val="00C31043"/>
    <w:rsid w:val="00C32962"/>
    <w:rsid w:val="00C32DB0"/>
    <w:rsid w:val="00C3338D"/>
    <w:rsid w:val="00C335C1"/>
    <w:rsid w:val="00C335F7"/>
    <w:rsid w:val="00C33FA1"/>
    <w:rsid w:val="00C34248"/>
    <w:rsid w:val="00C359C0"/>
    <w:rsid w:val="00C37673"/>
    <w:rsid w:val="00C40128"/>
    <w:rsid w:val="00C419D7"/>
    <w:rsid w:val="00C41C24"/>
    <w:rsid w:val="00C42C00"/>
    <w:rsid w:val="00C43F0A"/>
    <w:rsid w:val="00C443B6"/>
    <w:rsid w:val="00C44BCB"/>
    <w:rsid w:val="00C44E55"/>
    <w:rsid w:val="00C45318"/>
    <w:rsid w:val="00C453F9"/>
    <w:rsid w:val="00C45610"/>
    <w:rsid w:val="00C45BFB"/>
    <w:rsid w:val="00C47031"/>
    <w:rsid w:val="00C47815"/>
    <w:rsid w:val="00C47CE3"/>
    <w:rsid w:val="00C504CD"/>
    <w:rsid w:val="00C50E06"/>
    <w:rsid w:val="00C528B8"/>
    <w:rsid w:val="00C535AC"/>
    <w:rsid w:val="00C54608"/>
    <w:rsid w:val="00C546F7"/>
    <w:rsid w:val="00C5477B"/>
    <w:rsid w:val="00C55213"/>
    <w:rsid w:val="00C552A4"/>
    <w:rsid w:val="00C5702C"/>
    <w:rsid w:val="00C5722D"/>
    <w:rsid w:val="00C57B29"/>
    <w:rsid w:val="00C60154"/>
    <w:rsid w:val="00C60AA2"/>
    <w:rsid w:val="00C60EDE"/>
    <w:rsid w:val="00C6160D"/>
    <w:rsid w:val="00C63865"/>
    <w:rsid w:val="00C64D69"/>
    <w:rsid w:val="00C654A0"/>
    <w:rsid w:val="00C664D9"/>
    <w:rsid w:val="00C66707"/>
    <w:rsid w:val="00C67143"/>
    <w:rsid w:val="00C6728B"/>
    <w:rsid w:val="00C67C21"/>
    <w:rsid w:val="00C7074F"/>
    <w:rsid w:val="00C7081A"/>
    <w:rsid w:val="00C70B40"/>
    <w:rsid w:val="00C7144B"/>
    <w:rsid w:val="00C71590"/>
    <w:rsid w:val="00C71F19"/>
    <w:rsid w:val="00C71F47"/>
    <w:rsid w:val="00C7247A"/>
    <w:rsid w:val="00C725F1"/>
    <w:rsid w:val="00C732D3"/>
    <w:rsid w:val="00C73AC2"/>
    <w:rsid w:val="00C74263"/>
    <w:rsid w:val="00C74701"/>
    <w:rsid w:val="00C7564F"/>
    <w:rsid w:val="00C75F22"/>
    <w:rsid w:val="00C76B96"/>
    <w:rsid w:val="00C76C1B"/>
    <w:rsid w:val="00C77C05"/>
    <w:rsid w:val="00C8065A"/>
    <w:rsid w:val="00C8150C"/>
    <w:rsid w:val="00C851B7"/>
    <w:rsid w:val="00C85C4B"/>
    <w:rsid w:val="00C85CA7"/>
    <w:rsid w:val="00C862E5"/>
    <w:rsid w:val="00C86A5A"/>
    <w:rsid w:val="00C86DDA"/>
    <w:rsid w:val="00C879E6"/>
    <w:rsid w:val="00C87F12"/>
    <w:rsid w:val="00C90116"/>
    <w:rsid w:val="00C90AC1"/>
    <w:rsid w:val="00C9176D"/>
    <w:rsid w:val="00C92ABD"/>
    <w:rsid w:val="00C931D7"/>
    <w:rsid w:val="00C93482"/>
    <w:rsid w:val="00C93A6B"/>
    <w:rsid w:val="00C93E2A"/>
    <w:rsid w:val="00C93ECA"/>
    <w:rsid w:val="00C9416B"/>
    <w:rsid w:val="00C9552F"/>
    <w:rsid w:val="00C96DB0"/>
    <w:rsid w:val="00C96F0E"/>
    <w:rsid w:val="00CA0A2E"/>
    <w:rsid w:val="00CA0C89"/>
    <w:rsid w:val="00CA12F4"/>
    <w:rsid w:val="00CA135F"/>
    <w:rsid w:val="00CA163B"/>
    <w:rsid w:val="00CA250B"/>
    <w:rsid w:val="00CA4B4F"/>
    <w:rsid w:val="00CA52A6"/>
    <w:rsid w:val="00CA6EB6"/>
    <w:rsid w:val="00CA7427"/>
    <w:rsid w:val="00CB0112"/>
    <w:rsid w:val="00CB15C9"/>
    <w:rsid w:val="00CB1DE2"/>
    <w:rsid w:val="00CB2806"/>
    <w:rsid w:val="00CB2D28"/>
    <w:rsid w:val="00CB3A72"/>
    <w:rsid w:val="00CB3DB5"/>
    <w:rsid w:val="00CB4510"/>
    <w:rsid w:val="00CB717A"/>
    <w:rsid w:val="00CC1B97"/>
    <w:rsid w:val="00CC2789"/>
    <w:rsid w:val="00CC2BB6"/>
    <w:rsid w:val="00CC4378"/>
    <w:rsid w:val="00CC5A13"/>
    <w:rsid w:val="00CD04DA"/>
    <w:rsid w:val="00CD0D50"/>
    <w:rsid w:val="00CD13B2"/>
    <w:rsid w:val="00CD1D91"/>
    <w:rsid w:val="00CD37C7"/>
    <w:rsid w:val="00CD3F40"/>
    <w:rsid w:val="00CD4BA6"/>
    <w:rsid w:val="00CD532D"/>
    <w:rsid w:val="00CD5CE3"/>
    <w:rsid w:val="00CD6578"/>
    <w:rsid w:val="00CD6597"/>
    <w:rsid w:val="00CD66F3"/>
    <w:rsid w:val="00CD6D2C"/>
    <w:rsid w:val="00CD7438"/>
    <w:rsid w:val="00CE0999"/>
    <w:rsid w:val="00CE0E7C"/>
    <w:rsid w:val="00CE0EAD"/>
    <w:rsid w:val="00CE12D3"/>
    <w:rsid w:val="00CE1A33"/>
    <w:rsid w:val="00CE1B8A"/>
    <w:rsid w:val="00CE1CAD"/>
    <w:rsid w:val="00CE28D2"/>
    <w:rsid w:val="00CE28E0"/>
    <w:rsid w:val="00CE2BC1"/>
    <w:rsid w:val="00CE346C"/>
    <w:rsid w:val="00CE364F"/>
    <w:rsid w:val="00CE3DA3"/>
    <w:rsid w:val="00CE4309"/>
    <w:rsid w:val="00CE5063"/>
    <w:rsid w:val="00CE68AE"/>
    <w:rsid w:val="00CE68EB"/>
    <w:rsid w:val="00CE7234"/>
    <w:rsid w:val="00CE72DA"/>
    <w:rsid w:val="00CE76BF"/>
    <w:rsid w:val="00CE77F9"/>
    <w:rsid w:val="00CE7ECA"/>
    <w:rsid w:val="00CF061A"/>
    <w:rsid w:val="00CF06A0"/>
    <w:rsid w:val="00CF0D14"/>
    <w:rsid w:val="00CF25AE"/>
    <w:rsid w:val="00CF25D5"/>
    <w:rsid w:val="00CF28C2"/>
    <w:rsid w:val="00CF30DB"/>
    <w:rsid w:val="00CF3692"/>
    <w:rsid w:val="00CF4615"/>
    <w:rsid w:val="00CF6227"/>
    <w:rsid w:val="00CF7DE7"/>
    <w:rsid w:val="00CF7F02"/>
    <w:rsid w:val="00D023B9"/>
    <w:rsid w:val="00D0271A"/>
    <w:rsid w:val="00D027B7"/>
    <w:rsid w:val="00D04635"/>
    <w:rsid w:val="00D0464F"/>
    <w:rsid w:val="00D04938"/>
    <w:rsid w:val="00D04E0A"/>
    <w:rsid w:val="00D053A7"/>
    <w:rsid w:val="00D05CCD"/>
    <w:rsid w:val="00D064B6"/>
    <w:rsid w:val="00D07A67"/>
    <w:rsid w:val="00D1048F"/>
    <w:rsid w:val="00D108DE"/>
    <w:rsid w:val="00D113DE"/>
    <w:rsid w:val="00D11482"/>
    <w:rsid w:val="00D1269C"/>
    <w:rsid w:val="00D14CEF"/>
    <w:rsid w:val="00D14DCE"/>
    <w:rsid w:val="00D1515A"/>
    <w:rsid w:val="00D16D2D"/>
    <w:rsid w:val="00D17B71"/>
    <w:rsid w:val="00D21917"/>
    <w:rsid w:val="00D227B0"/>
    <w:rsid w:val="00D23166"/>
    <w:rsid w:val="00D23887"/>
    <w:rsid w:val="00D238D9"/>
    <w:rsid w:val="00D23BE1"/>
    <w:rsid w:val="00D248DB"/>
    <w:rsid w:val="00D249F4"/>
    <w:rsid w:val="00D24D4C"/>
    <w:rsid w:val="00D250EE"/>
    <w:rsid w:val="00D25C0E"/>
    <w:rsid w:val="00D25C9C"/>
    <w:rsid w:val="00D2756D"/>
    <w:rsid w:val="00D27910"/>
    <w:rsid w:val="00D300DA"/>
    <w:rsid w:val="00D30164"/>
    <w:rsid w:val="00D31422"/>
    <w:rsid w:val="00D3168B"/>
    <w:rsid w:val="00D31FAD"/>
    <w:rsid w:val="00D326E1"/>
    <w:rsid w:val="00D327C2"/>
    <w:rsid w:val="00D32F8B"/>
    <w:rsid w:val="00D3379F"/>
    <w:rsid w:val="00D351CD"/>
    <w:rsid w:val="00D353E3"/>
    <w:rsid w:val="00D36CCE"/>
    <w:rsid w:val="00D3745B"/>
    <w:rsid w:val="00D40A6C"/>
    <w:rsid w:val="00D41716"/>
    <w:rsid w:val="00D41EC1"/>
    <w:rsid w:val="00D4220A"/>
    <w:rsid w:val="00D42D01"/>
    <w:rsid w:val="00D43026"/>
    <w:rsid w:val="00D43449"/>
    <w:rsid w:val="00D43924"/>
    <w:rsid w:val="00D4430C"/>
    <w:rsid w:val="00D44809"/>
    <w:rsid w:val="00D46A4E"/>
    <w:rsid w:val="00D50839"/>
    <w:rsid w:val="00D511A8"/>
    <w:rsid w:val="00D522B4"/>
    <w:rsid w:val="00D53B6D"/>
    <w:rsid w:val="00D54E36"/>
    <w:rsid w:val="00D562BD"/>
    <w:rsid w:val="00D565F6"/>
    <w:rsid w:val="00D56656"/>
    <w:rsid w:val="00D569CF"/>
    <w:rsid w:val="00D56EEB"/>
    <w:rsid w:val="00D57032"/>
    <w:rsid w:val="00D57974"/>
    <w:rsid w:val="00D61C37"/>
    <w:rsid w:val="00D627F7"/>
    <w:rsid w:val="00D62B5E"/>
    <w:rsid w:val="00D644A6"/>
    <w:rsid w:val="00D649A4"/>
    <w:rsid w:val="00D64DEC"/>
    <w:rsid w:val="00D67173"/>
    <w:rsid w:val="00D6718F"/>
    <w:rsid w:val="00D67A46"/>
    <w:rsid w:val="00D70120"/>
    <w:rsid w:val="00D71AEE"/>
    <w:rsid w:val="00D72129"/>
    <w:rsid w:val="00D74F78"/>
    <w:rsid w:val="00D75A5E"/>
    <w:rsid w:val="00D75C5D"/>
    <w:rsid w:val="00D76A17"/>
    <w:rsid w:val="00D76A35"/>
    <w:rsid w:val="00D80AFF"/>
    <w:rsid w:val="00D816CB"/>
    <w:rsid w:val="00D83058"/>
    <w:rsid w:val="00D83648"/>
    <w:rsid w:val="00D85D6D"/>
    <w:rsid w:val="00D86644"/>
    <w:rsid w:val="00D8672B"/>
    <w:rsid w:val="00D8790F"/>
    <w:rsid w:val="00D9015A"/>
    <w:rsid w:val="00D902D3"/>
    <w:rsid w:val="00D9056C"/>
    <w:rsid w:val="00D906A6"/>
    <w:rsid w:val="00D92453"/>
    <w:rsid w:val="00D92944"/>
    <w:rsid w:val="00D958CF"/>
    <w:rsid w:val="00D95C42"/>
    <w:rsid w:val="00D96351"/>
    <w:rsid w:val="00D97135"/>
    <w:rsid w:val="00D973F5"/>
    <w:rsid w:val="00D97551"/>
    <w:rsid w:val="00D975EF"/>
    <w:rsid w:val="00DA0368"/>
    <w:rsid w:val="00DA1187"/>
    <w:rsid w:val="00DA14CA"/>
    <w:rsid w:val="00DA1872"/>
    <w:rsid w:val="00DA2797"/>
    <w:rsid w:val="00DA31DB"/>
    <w:rsid w:val="00DA384A"/>
    <w:rsid w:val="00DA3AC6"/>
    <w:rsid w:val="00DA4D01"/>
    <w:rsid w:val="00DA691E"/>
    <w:rsid w:val="00DA6D84"/>
    <w:rsid w:val="00DA77E5"/>
    <w:rsid w:val="00DB016E"/>
    <w:rsid w:val="00DB0A49"/>
    <w:rsid w:val="00DB0E0B"/>
    <w:rsid w:val="00DB4788"/>
    <w:rsid w:val="00DB4BFE"/>
    <w:rsid w:val="00DB6211"/>
    <w:rsid w:val="00DC06E4"/>
    <w:rsid w:val="00DC260B"/>
    <w:rsid w:val="00DC261B"/>
    <w:rsid w:val="00DC3400"/>
    <w:rsid w:val="00DC3654"/>
    <w:rsid w:val="00DC38C6"/>
    <w:rsid w:val="00DC3CEA"/>
    <w:rsid w:val="00DC4438"/>
    <w:rsid w:val="00DC5DB9"/>
    <w:rsid w:val="00DC5E0B"/>
    <w:rsid w:val="00DD01F6"/>
    <w:rsid w:val="00DD027B"/>
    <w:rsid w:val="00DD02CB"/>
    <w:rsid w:val="00DD1EEF"/>
    <w:rsid w:val="00DD20C4"/>
    <w:rsid w:val="00DD3674"/>
    <w:rsid w:val="00DD4BB8"/>
    <w:rsid w:val="00DD5E15"/>
    <w:rsid w:val="00DD60CB"/>
    <w:rsid w:val="00DD6FA2"/>
    <w:rsid w:val="00DD70D4"/>
    <w:rsid w:val="00DD76DA"/>
    <w:rsid w:val="00DD7935"/>
    <w:rsid w:val="00DE0640"/>
    <w:rsid w:val="00DE11FB"/>
    <w:rsid w:val="00DE2C5E"/>
    <w:rsid w:val="00DE3050"/>
    <w:rsid w:val="00DE3137"/>
    <w:rsid w:val="00DE3556"/>
    <w:rsid w:val="00DE3B3A"/>
    <w:rsid w:val="00DE475C"/>
    <w:rsid w:val="00DE5D1F"/>
    <w:rsid w:val="00DE7004"/>
    <w:rsid w:val="00DE706E"/>
    <w:rsid w:val="00DF1D72"/>
    <w:rsid w:val="00DF27FF"/>
    <w:rsid w:val="00DF2CC8"/>
    <w:rsid w:val="00DF2F2F"/>
    <w:rsid w:val="00DF329D"/>
    <w:rsid w:val="00DF34CA"/>
    <w:rsid w:val="00DF34F3"/>
    <w:rsid w:val="00DF35BE"/>
    <w:rsid w:val="00DF3CF5"/>
    <w:rsid w:val="00DF4597"/>
    <w:rsid w:val="00DF4C83"/>
    <w:rsid w:val="00DF52A6"/>
    <w:rsid w:val="00DF721B"/>
    <w:rsid w:val="00DF734B"/>
    <w:rsid w:val="00DF738D"/>
    <w:rsid w:val="00DF7CA8"/>
    <w:rsid w:val="00E003A5"/>
    <w:rsid w:val="00E01053"/>
    <w:rsid w:val="00E0172A"/>
    <w:rsid w:val="00E0296A"/>
    <w:rsid w:val="00E02BDF"/>
    <w:rsid w:val="00E03CF5"/>
    <w:rsid w:val="00E04F76"/>
    <w:rsid w:val="00E05EDA"/>
    <w:rsid w:val="00E07650"/>
    <w:rsid w:val="00E1015D"/>
    <w:rsid w:val="00E10A94"/>
    <w:rsid w:val="00E10CAC"/>
    <w:rsid w:val="00E112E6"/>
    <w:rsid w:val="00E130BC"/>
    <w:rsid w:val="00E13DE4"/>
    <w:rsid w:val="00E152F5"/>
    <w:rsid w:val="00E15EA0"/>
    <w:rsid w:val="00E168B7"/>
    <w:rsid w:val="00E16E74"/>
    <w:rsid w:val="00E17CC2"/>
    <w:rsid w:val="00E17E36"/>
    <w:rsid w:val="00E17FC8"/>
    <w:rsid w:val="00E20CBE"/>
    <w:rsid w:val="00E2142C"/>
    <w:rsid w:val="00E21ED8"/>
    <w:rsid w:val="00E22D75"/>
    <w:rsid w:val="00E240E0"/>
    <w:rsid w:val="00E24C31"/>
    <w:rsid w:val="00E24F21"/>
    <w:rsid w:val="00E24FC0"/>
    <w:rsid w:val="00E25259"/>
    <w:rsid w:val="00E25693"/>
    <w:rsid w:val="00E25D98"/>
    <w:rsid w:val="00E26A62"/>
    <w:rsid w:val="00E26D05"/>
    <w:rsid w:val="00E26ECD"/>
    <w:rsid w:val="00E27B9B"/>
    <w:rsid w:val="00E27FF3"/>
    <w:rsid w:val="00E302BC"/>
    <w:rsid w:val="00E3198C"/>
    <w:rsid w:val="00E326DE"/>
    <w:rsid w:val="00E32EB4"/>
    <w:rsid w:val="00E34482"/>
    <w:rsid w:val="00E346C6"/>
    <w:rsid w:val="00E35400"/>
    <w:rsid w:val="00E358A7"/>
    <w:rsid w:val="00E35AA7"/>
    <w:rsid w:val="00E35FB5"/>
    <w:rsid w:val="00E36F92"/>
    <w:rsid w:val="00E376B3"/>
    <w:rsid w:val="00E37BF0"/>
    <w:rsid w:val="00E405AE"/>
    <w:rsid w:val="00E41221"/>
    <w:rsid w:val="00E41325"/>
    <w:rsid w:val="00E43043"/>
    <w:rsid w:val="00E433C5"/>
    <w:rsid w:val="00E43652"/>
    <w:rsid w:val="00E443DA"/>
    <w:rsid w:val="00E44C95"/>
    <w:rsid w:val="00E455A4"/>
    <w:rsid w:val="00E4632B"/>
    <w:rsid w:val="00E470D7"/>
    <w:rsid w:val="00E50A00"/>
    <w:rsid w:val="00E5116A"/>
    <w:rsid w:val="00E51446"/>
    <w:rsid w:val="00E52646"/>
    <w:rsid w:val="00E526A8"/>
    <w:rsid w:val="00E52823"/>
    <w:rsid w:val="00E55437"/>
    <w:rsid w:val="00E556D1"/>
    <w:rsid w:val="00E56376"/>
    <w:rsid w:val="00E56A7B"/>
    <w:rsid w:val="00E56B0E"/>
    <w:rsid w:val="00E56F5E"/>
    <w:rsid w:val="00E60504"/>
    <w:rsid w:val="00E6091E"/>
    <w:rsid w:val="00E61355"/>
    <w:rsid w:val="00E6176E"/>
    <w:rsid w:val="00E61B8C"/>
    <w:rsid w:val="00E62015"/>
    <w:rsid w:val="00E625A8"/>
    <w:rsid w:val="00E63926"/>
    <w:rsid w:val="00E6456A"/>
    <w:rsid w:val="00E64701"/>
    <w:rsid w:val="00E655F9"/>
    <w:rsid w:val="00E65970"/>
    <w:rsid w:val="00E65E0A"/>
    <w:rsid w:val="00E70655"/>
    <w:rsid w:val="00E7205A"/>
    <w:rsid w:val="00E75138"/>
    <w:rsid w:val="00E754FD"/>
    <w:rsid w:val="00E757A6"/>
    <w:rsid w:val="00E7634A"/>
    <w:rsid w:val="00E76CA4"/>
    <w:rsid w:val="00E772B1"/>
    <w:rsid w:val="00E77B46"/>
    <w:rsid w:val="00E8023F"/>
    <w:rsid w:val="00E809C7"/>
    <w:rsid w:val="00E8267D"/>
    <w:rsid w:val="00E828DA"/>
    <w:rsid w:val="00E82922"/>
    <w:rsid w:val="00E84F83"/>
    <w:rsid w:val="00E9027A"/>
    <w:rsid w:val="00E90481"/>
    <w:rsid w:val="00E907C6"/>
    <w:rsid w:val="00E92558"/>
    <w:rsid w:val="00E92E6A"/>
    <w:rsid w:val="00E9315E"/>
    <w:rsid w:val="00E9504C"/>
    <w:rsid w:val="00EA0EF9"/>
    <w:rsid w:val="00EA12C7"/>
    <w:rsid w:val="00EA1777"/>
    <w:rsid w:val="00EA2CBB"/>
    <w:rsid w:val="00EA2F12"/>
    <w:rsid w:val="00EA2F1F"/>
    <w:rsid w:val="00EA39F7"/>
    <w:rsid w:val="00EA3F2A"/>
    <w:rsid w:val="00EA413F"/>
    <w:rsid w:val="00EA429B"/>
    <w:rsid w:val="00EA580A"/>
    <w:rsid w:val="00EA5CD0"/>
    <w:rsid w:val="00EA5D33"/>
    <w:rsid w:val="00EA7181"/>
    <w:rsid w:val="00EB15D0"/>
    <w:rsid w:val="00EB1DEB"/>
    <w:rsid w:val="00EB1EC3"/>
    <w:rsid w:val="00EB3B63"/>
    <w:rsid w:val="00EB4638"/>
    <w:rsid w:val="00EB5055"/>
    <w:rsid w:val="00EB5F7A"/>
    <w:rsid w:val="00EB5F96"/>
    <w:rsid w:val="00EB6909"/>
    <w:rsid w:val="00EC06DA"/>
    <w:rsid w:val="00EC122A"/>
    <w:rsid w:val="00EC192E"/>
    <w:rsid w:val="00EC1CE1"/>
    <w:rsid w:val="00EC2018"/>
    <w:rsid w:val="00EC243B"/>
    <w:rsid w:val="00EC397B"/>
    <w:rsid w:val="00EC4523"/>
    <w:rsid w:val="00EC45B6"/>
    <w:rsid w:val="00EC4730"/>
    <w:rsid w:val="00EC480E"/>
    <w:rsid w:val="00EC4FAF"/>
    <w:rsid w:val="00EC4FE2"/>
    <w:rsid w:val="00EC5991"/>
    <w:rsid w:val="00EC65F4"/>
    <w:rsid w:val="00ED05B4"/>
    <w:rsid w:val="00ED2840"/>
    <w:rsid w:val="00ED299B"/>
    <w:rsid w:val="00ED3F94"/>
    <w:rsid w:val="00ED4476"/>
    <w:rsid w:val="00ED5FB7"/>
    <w:rsid w:val="00ED78C4"/>
    <w:rsid w:val="00ED7E62"/>
    <w:rsid w:val="00EE09C3"/>
    <w:rsid w:val="00EE1560"/>
    <w:rsid w:val="00EE1F9A"/>
    <w:rsid w:val="00EE21C5"/>
    <w:rsid w:val="00EE2497"/>
    <w:rsid w:val="00EE3C08"/>
    <w:rsid w:val="00EE3F21"/>
    <w:rsid w:val="00EE4D6F"/>
    <w:rsid w:val="00EE5672"/>
    <w:rsid w:val="00EE5BED"/>
    <w:rsid w:val="00EE65C9"/>
    <w:rsid w:val="00EE7A86"/>
    <w:rsid w:val="00EE7B35"/>
    <w:rsid w:val="00EF0AF4"/>
    <w:rsid w:val="00EF1650"/>
    <w:rsid w:val="00EF2A6D"/>
    <w:rsid w:val="00EF2DCB"/>
    <w:rsid w:val="00EF35BF"/>
    <w:rsid w:val="00EF425B"/>
    <w:rsid w:val="00EF43DE"/>
    <w:rsid w:val="00EF6BC5"/>
    <w:rsid w:val="00EF7003"/>
    <w:rsid w:val="00EF700F"/>
    <w:rsid w:val="00EF7919"/>
    <w:rsid w:val="00EF7C35"/>
    <w:rsid w:val="00EF7E19"/>
    <w:rsid w:val="00F016DB"/>
    <w:rsid w:val="00F02391"/>
    <w:rsid w:val="00F0252F"/>
    <w:rsid w:val="00F04AB6"/>
    <w:rsid w:val="00F05B4A"/>
    <w:rsid w:val="00F05BB3"/>
    <w:rsid w:val="00F06D7C"/>
    <w:rsid w:val="00F06DE6"/>
    <w:rsid w:val="00F06E28"/>
    <w:rsid w:val="00F07229"/>
    <w:rsid w:val="00F107D7"/>
    <w:rsid w:val="00F10876"/>
    <w:rsid w:val="00F110A6"/>
    <w:rsid w:val="00F12C94"/>
    <w:rsid w:val="00F17458"/>
    <w:rsid w:val="00F17D72"/>
    <w:rsid w:val="00F17E2F"/>
    <w:rsid w:val="00F17E9D"/>
    <w:rsid w:val="00F202FA"/>
    <w:rsid w:val="00F20C51"/>
    <w:rsid w:val="00F21606"/>
    <w:rsid w:val="00F24218"/>
    <w:rsid w:val="00F24772"/>
    <w:rsid w:val="00F2517E"/>
    <w:rsid w:val="00F255BD"/>
    <w:rsid w:val="00F255EB"/>
    <w:rsid w:val="00F270C2"/>
    <w:rsid w:val="00F301C8"/>
    <w:rsid w:val="00F30797"/>
    <w:rsid w:val="00F30AD6"/>
    <w:rsid w:val="00F30E03"/>
    <w:rsid w:val="00F322E9"/>
    <w:rsid w:val="00F337A0"/>
    <w:rsid w:val="00F3531F"/>
    <w:rsid w:val="00F35CE6"/>
    <w:rsid w:val="00F371CC"/>
    <w:rsid w:val="00F37F60"/>
    <w:rsid w:val="00F40ED9"/>
    <w:rsid w:val="00F41046"/>
    <w:rsid w:val="00F41A5A"/>
    <w:rsid w:val="00F41A77"/>
    <w:rsid w:val="00F43980"/>
    <w:rsid w:val="00F440D7"/>
    <w:rsid w:val="00F4505A"/>
    <w:rsid w:val="00F4532B"/>
    <w:rsid w:val="00F45C62"/>
    <w:rsid w:val="00F4659B"/>
    <w:rsid w:val="00F4706F"/>
    <w:rsid w:val="00F4755A"/>
    <w:rsid w:val="00F501EC"/>
    <w:rsid w:val="00F508CE"/>
    <w:rsid w:val="00F50B67"/>
    <w:rsid w:val="00F514DA"/>
    <w:rsid w:val="00F51774"/>
    <w:rsid w:val="00F51ACC"/>
    <w:rsid w:val="00F55C27"/>
    <w:rsid w:val="00F55D4E"/>
    <w:rsid w:val="00F56203"/>
    <w:rsid w:val="00F56461"/>
    <w:rsid w:val="00F567AD"/>
    <w:rsid w:val="00F568F5"/>
    <w:rsid w:val="00F61092"/>
    <w:rsid w:val="00F61D83"/>
    <w:rsid w:val="00F62427"/>
    <w:rsid w:val="00F62489"/>
    <w:rsid w:val="00F624A3"/>
    <w:rsid w:val="00F6296D"/>
    <w:rsid w:val="00F62F0E"/>
    <w:rsid w:val="00F63A3F"/>
    <w:rsid w:val="00F63D35"/>
    <w:rsid w:val="00F651C4"/>
    <w:rsid w:val="00F658B2"/>
    <w:rsid w:val="00F65B77"/>
    <w:rsid w:val="00F67476"/>
    <w:rsid w:val="00F67F34"/>
    <w:rsid w:val="00F67FD0"/>
    <w:rsid w:val="00F70976"/>
    <w:rsid w:val="00F7163D"/>
    <w:rsid w:val="00F71D52"/>
    <w:rsid w:val="00F72414"/>
    <w:rsid w:val="00F72AEE"/>
    <w:rsid w:val="00F74874"/>
    <w:rsid w:val="00F74BDA"/>
    <w:rsid w:val="00F76351"/>
    <w:rsid w:val="00F77003"/>
    <w:rsid w:val="00F770CA"/>
    <w:rsid w:val="00F77C2A"/>
    <w:rsid w:val="00F80DCB"/>
    <w:rsid w:val="00F81063"/>
    <w:rsid w:val="00F81CC2"/>
    <w:rsid w:val="00F82454"/>
    <w:rsid w:val="00F82C91"/>
    <w:rsid w:val="00F82D1B"/>
    <w:rsid w:val="00F830DE"/>
    <w:rsid w:val="00F8470F"/>
    <w:rsid w:val="00F84AD5"/>
    <w:rsid w:val="00F84F32"/>
    <w:rsid w:val="00F85785"/>
    <w:rsid w:val="00F86D37"/>
    <w:rsid w:val="00F87E8C"/>
    <w:rsid w:val="00F90387"/>
    <w:rsid w:val="00F90E7C"/>
    <w:rsid w:val="00F91896"/>
    <w:rsid w:val="00F91A93"/>
    <w:rsid w:val="00F92166"/>
    <w:rsid w:val="00F921B6"/>
    <w:rsid w:val="00F92633"/>
    <w:rsid w:val="00F9297C"/>
    <w:rsid w:val="00F92B9C"/>
    <w:rsid w:val="00F92E54"/>
    <w:rsid w:val="00F94B11"/>
    <w:rsid w:val="00F94D7F"/>
    <w:rsid w:val="00F952F9"/>
    <w:rsid w:val="00F95792"/>
    <w:rsid w:val="00F96BF7"/>
    <w:rsid w:val="00F971F7"/>
    <w:rsid w:val="00FA118B"/>
    <w:rsid w:val="00FA1601"/>
    <w:rsid w:val="00FA16FE"/>
    <w:rsid w:val="00FA1D8E"/>
    <w:rsid w:val="00FA2141"/>
    <w:rsid w:val="00FA221C"/>
    <w:rsid w:val="00FA2AF0"/>
    <w:rsid w:val="00FA2F7F"/>
    <w:rsid w:val="00FA33B4"/>
    <w:rsid w:val="00FA3AF1"/>
    <w:rsid w:val="00FA3F02"/>
    <w:rsid w:val="00FA45B1"/>
    <w:rsid w:val="00FA4791"/>
    <w:rsid w:val="00FA5E09"/>
    <w:rsid w:val="00FA6664"/>
    <w:rsid w:val="00FA76C4"/>
    <w:rsid w:val="00FB1DA7"/>
    <w:rsid w:val="00FB2FB9"/>
    <w:rsid w:val="00FB3AA7"/>
    <w:rsid w:val="00FB3B1A"/>
    <w:rsid w:val="00FB4D05"/>
    <w:rsid w:val="00FB6691"/>
    <w:rsid w:val="00FC05BD"/>
    <w:rsid w:val="00FC0DE7"/>
    <w:rsid w:val="00FC15C4"/>
    <w:rsid w:val="00FC165B"/>
    <w:rsid w:val="00FC199F"/>
    <w:rsid w:val="00FC1A03"/>
    <w:rsid w:val="00FC244F"/>
    <w:rsid w:val="00FC34F5"/>
    <w:rsid w:val="00FC4B09"/>
    <w:rsid w:val="00FC4F77"/>
    <w:rsid w:val="00FC5073"/>
    <w:rsid w:val="00FC5198"/>
    <w:rsid w:val="00FC5936"/>
    <w:rsid w:val="00FC5A60"/>
    <w:rsid w:val="00FC5A83"/>
    <w:rsid w:val="00FC6880"/>
    <w:rsid w:val="00FC6C7F"/>
    <w:rsid w:val="00FC7864"/>
    <w:rsid w:val="00FD024C"/>
    <w:rsid w:val="00FD12C3"/>
    <w:rsid w:val="00FD2620"/>
    <w:rsid w:val="00FD3D44"/>
    <w:rsid w:val="00FD5320"/>
    <w:rsid w:val="00FD5A4C"/>
    <w:rsid w:val="00FD6C87"/>
    <w:rsid w:val="00FD6E82"/>
    <w:rsid w:val="00FD7D3D"/>
    <w:rsid w:val="00FE06B0"/>
    <w:rsid w:val="00FE09ED"/>
    <w:rsid w:val="00FE17B9"/>
    <w:rsid w:val="00FE1B41"/>
    <w:rsid w:val="00FE22B7"/>
    <w:rsid w:val="00FE2D45"/>
    <w:rsid w:val="00FE2E9C"/>
    <w:rsid w:val="00FE2ED1"/>
    <w:rsid w:val="00FE315F"/>
    <w:rsid w:val="00FE5F2E"/>
    <w:rsid w:val="00FE63C3"/>
    <w:rsid w:val="00FE650B"/>
    <w:rsid w:val="00FE6E26"/>
    <w:rsid w:val="00FE6E34"/>
    <w:rsid w:val="00FE746A"/>
    <w:rsid w:val="00FF0113"/>
    <w:rsid w:val="00FF0145"/>
    <w:rsid w:val="00FF178C"/>
    <w:rsid w:val="00FF1AE4"/>
    <w:rsid w:val="00FF1E95"/>
    <w:rsid w:val="00FF375B"/>
    <w:rsid w:val="00FF470D"/>
    <w:rsid w:val="00FF4AF1"/>
    <w:rsid w:val="00FF550D"/>
    <w:rsid w:val="04B91307"/>
    <w:rsid w:val="1398114F"/>
    <w:rsid w:val="274D6CCA"/>
    <w:rsid w:val="2AE4285F"/>
    <w:rsid w:val="35546DDF"/>
    <w:rsid w:val="447E07A4"/>
    <w:rsid w:val="4A0039A0"/>
    <w:rsid w:val="4F0E1C42"/>
    <w:rsid w:val="51FF4C38"/>
    <w:rsid w:val="5D2E61FC"/>
    <w:rsid w:val="600C34DF"/>
    <w:rsid w:val="61F73C31"/>
    <w:rsid w:val="62797E3C"/>
    <w:rsid w:val="66BD477F"/>
    <w:rsid w:val="6DD16096"/>
    <w:rsid w:val="6F2C679E"/>
    <w:rsid w:val="772E50FA"/>
    <w:rsid w:val="77485E8C"/>
    <w:rsid w:val="78BB2669"/>
    <w:rsid w:val="78E52DF8"/>
    <w:rsid w:val="7909114B"/>
    <w:rsid w:val="79197658"/>
    <w:rsid w:val="7B0302EA"/>
    <w:rsid w:val="7C83614D"/>
    <w:rsid w:val="7D022B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等线" w:hAnsi="等线" w:eastAsia="等线" w:cs="Times New Roman"/>
      <w:kern w:val="2"/>
      <w:sz w:val="21"/>
      <w:szCs w:val="21"/>
      <w:lang w:val="en-US" w:eastAsia="zh-CN" w:bidi="ar-SA"/>
    </w:rPr>
  </w:style>
  <w:style w:type="character" w:default="1" w:styleId="9">
    <w:name w:val="Default Paragraph Font"/>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28"/>
    <w:semiHidden/>
    <w:unhideWhenUsed/>
    <w:qFormat/>
    <w:uiPriority w:val="99"/>
    <w:pPr>
      <w:jc w:val="left"/>
    </w:pPr>
    <w:rPr>
      <w:rFonts w:asciiTheme="minorHAnsi" w:hAnsiTheme="minorHAnsi" w:eastAsiaTheme="minorEastAsia" w:cstheme="minorBidi"/>
      <w:szCs w:val="22"/>
    </w:rPr>
  </w:style>
  <w:style w:type="paragraph" w:styleId="3">
    <w:name w:val="footer"/>
    <w:basedOn w:val="1"/>
    <w:link w:val="18"/>
    <w:unhideWhenUsed/>
    <w:qFormat/>
    <w:uiPriority w:val="99"/>
    <w:pPr>
      <w:tabs>
        <w:tab w:val="center" w:pos="4153"/>
        <w:tab w:val="right" w:pos="8306"/>
      </w:tabs>
      <w:snapToGrid w:val="0"/>
      <w:jc w:val="left"/>
    </w:pPr>
    <w:rPr>
      <w:rFonts w:asciiTheme="minorHAnsi" w:hAnsiTheme="minorHAnsi" w:eastAsiaTheme="minorEastAsia" w:cstheme="minorBidi"/>
      <w:sz w:val="18"/>
      <w:szCs w:val="18"/>
    </w:rPr>
  </w:style>
  <w:style w:type="paragraph" w:styleId="4">
    <w:name w:val="header"/>
    <w:basedOn w:val="1"/>
    <w:link w:val="17"/>
    <w:unhideWhenUsed/>
    <w:qFormat/>
    <w:uiPriority w:val="99"/>
    <w:pPr>
      <w:pBdr>
        <w:bottom w:val="single" w:color="auto" w:sz="6" w:space="1"/>
      </w:pBdr>
      <w:tabs>
        <w:tab w:val="center" w:pos="4153"/>
        <w:tab w:val="right" w:pos="8306"/>
      </w:tabs>
      <w:snapToGrid w:val="0"/>
      <w:jc w:val="center"/>
    </w:pPr>
    <w:rPr>
      <w:rFonts w:asciiTheme="minorHAnsi" w:hAnsiTheme="minorHAnsi" w:eastAsiaTheme="minorEastAsia" w:cstheme="minorBidi"/>
      <w:sz w:val="18"/>
      <w:szCs w:val="18"/>
    </w:rPr>
  </w:style>
  <w:style w:type="paragraph" w:styleId="5">
    <w:name w:val="footnote text"/>
    <w:basedOn w:val="1"/>
    <w:link w:val="16"/>
    <w:semiHidden/>
    <w:unhideWhenUsed/>
    <w:qFormat/>
    <w:uiPriority w:val="99"/>
    <w:pPr>
      <w:snapToGrid w:val="0"/>
      <w:jc w:val="left"/>
    </w:pPr>
    <w:rPr>
      <w:rFonts w:asciiTheme="minorHAnsi" w:hAnsiTheme="minorHAnsi" w:eastAsiaTheme="minorEastAsia" w:cstheme="minorBidi"/>
      <w:sz w:val="18"/>
      <w:szCs w:val="18"/>
    </w:rPr>
  </w:style>
  <w:style w:type="paragraph" w:styleId="6">
    <w:name w:val="Normal (Web)"/>
    <w:basedOn w:val="1"/>
    <w:unhideWhenUsed/>
    <w:qFormat/>
    <w:uiPriority w:val="99"/>
    <w:pPr>
      <w:spacing w:before="100" w:beforeAutospacing="1" w:after="100" w:afterAutospacing="1"/>
      <w:jc w:val="left"/>
    </w:pPr>
    <w:rPr>
      <w:rFonts w:asciiTheme="minorHAnsi" w:hAnsiTheme="minorHAnsi" w:eastAsiaTheme="minorEastAsia" w:cstheme="minorBidi"/>
      <w:kern w:val="0"/>
      <w:sz w:val="24"/>
      <w:szCs w:val="24"/>
    </w:rPr>
  </w:style>
  <w:style w:type="paragraph" w:styleId="7">
    <w:name w:val="annotation subject"/>
    <w:basedOn w:val="2"/>
    <w:next w:val="2"/>
    <w:link w:val="29"/>
    <w:semiHidden/>
    <w:unhideWhenUsed/>
    <w:qFormat/>
    <w:uiPriority w:val="99"/>
    <w:rPr>
      <w:b/>
      <w:bCs/>
    </w:rPr>
  </w:style>
  <w:style w:type="character" w:styleId="10">
    <w:name w:val="Strong"/>
    <w:basedOn w:val="9"/>
    <w:qFormat/>
    <w:uiPriority w:val="22"/>
    <w:rPr>
      <w:b/>
      <w:bCs/>
    </w:rPr>
  </w:style>
  <w:style w:type="character" w:styleId="11">
    <w:name w:val="line number"/>
    <w:basedOn w:val="9"/>
    <w:semiHidden/>
    <w:unhideWhenUsed/>
    <w:qFormat/>
    <w:uiPriority w:val="99"/>
  </w:style>
  <w:style w:type="character" w:styleId="12">
    <w:name w:val="Hyperlink"/>
    <w:basedOn w:val="9"/>
    <w:unhideWhenUsed/>
    <w:qFormat/>
    <w:uiPriority w:val="99"/>
    <w:rPr>
      <w:color w:val="0563C1" w:themeColor="hyperlink"/>
      <w:u w:val="single"/>
      <w14:textFill>
        <w14:solidFill>
          <w14:schemeClr w14:val="hlink"/>
        </w14:solidFill>
      </w14:textFill>
    </w:rPr>
  </w:style>
  <w:style w:type="character" w:styleId="13">
    <w:name w:val="annotation reference"/>
    <w:basedOn w:val="9"/>
    <w:semiHidden/>
    <w:unhideWhenUsed/>
    <w:qFormat/>
    <w:uiPriority w:val="99"/>
    <w:rPr>
      <w:sz w:val="21"/>
      <w:szCs w:val="21"/>
    </w:rPr>
  </w:style>
  <w:style w:type="character" w:styleId="14">
    <w:name w:val="footnote reference"/>
    <w:basedOn w:val="9"/>
    <w:semiHidden/>
    <w:unhideWhenUsed/>
    <w:qFormat/>
    <w:uiPriority w:val="99"/>
    <w:rPr>
      <w:vertAlign w:val="superscript"/>
    </w:rPr>
  </w:style>
  <w:style w:type="paragraph" w:styleId="15">
    <w:name w:val="List Paragraph"/>
    <w:basedOn w:val="1"/>
    <w:qFormat/>
    <w:uiPriority w:val="34"/>
    <w:pPr>
      <w:ind w:firstLine="420" w:firstLineChars="200"/>
    </w:pPr>
    <w:rPr>
      <w:rFonts w:asciiTheme="minorHAnsi" w:hAnsiTheme="minorHAnsi" w:eastAsiaTheme="minorEastAsia" w:cstheme="minorBidi"/>
      <w:szCs w:val="22"/>
    </w:rPr>
  </w:style>
  <w:style w:type="character" w:customStyle="1" w:styleId="16">
    <w:name w:val="脚注文本 字符"/>
    <w:basedOn w:val="9"/>
    <w:link w:val="5"/>
    <w:semiHidden/>
    <w:qFormat/>
    <w:uiPriority w:val="99"/>
    <w:rPr>
      <w:sz w:val="18"/>
      <w:szCs w:val="18"/>
    </w:rPr>
  </w:style>
  <w:style w:type="character" w:customStyle="1" w:styleId="17">
    <w:name w:val="页眉 字符"/>
    <w:basedOn w:val="9"/>
    <w:link w:val="4"/>
    <w:qFormat/>
    <w:uiPriority w:val="99"/>
    <w:rPr>
      <w:sz w:val="18"/>
      <w:szCs w:val="18"/>
    </w:rPr>
  </w:style>
  <w:style w:type="character" w:customStyle="1" w:styleId="18">
    <w:name w:val="页脚 字符"/>
    <w:basedOn w:val="9"/>
    <w:link w:val="3"/>
    <w:qFormat/>
    <w:uiPriority w:val="99"/>
    <w:rPr>
      <w:sz w:val="18"/>
      <w:szCs w:val="18"/>
    </w:rPr>
  </w:style>
  <w:style w:type="paragraph" w:customStyle="1" w:styleId="19">
    <w:name w:val="书目1"/>
    <w:basedOn w:val="1"/>
    <w:next w:val="1"/>
    <w:unhideWhenUsed/>
    <w:qFormat/>
    <w:uiPriority w:val="37"/>
    <w:pPr>
      <w:tabs>
        <w:tab w:val="left" w:pos="384"/>
      </w:tabs>
      <w:spacing w:after="240"/>
      <w:ind w:left="384" w:hanging="384"/>
    </w:pPr>
    <w:rPr>
      <w:rFonts w:asciiTheme="minorHAnsi" w:hAnsiTheme="minorHAnsi" w:eastAsiaTheme="minorEastAsia" w:cstheme="minorBidi"/>
      <w:szCs w:val="22"/>
    </w:rPr>
  </w:style>
  <w:style w:type="character" w:customStyle="1" w:styleId="20">
    <w:name w:val="未处理的提及1"/>
    <w:basedOn w:val="9"/>
    <w:semiHidden/>
    <w:unhideWhenUsed/>
    <w:qFormat/>
    <w:uiPriority w:val="99"/>
    <w:rPr>
      <w:color w:val="605E5C"/>
      <w:shd w:val="clear" w:color="auto" w:fill="E1DFDD"/>
    </w:rPr>
  </w:style>
  <w:style w:type="paragraph" w:customStyle="1" w:styleId="21">
    <w:name w:val="EndNote Bibliography Title"/>
    <w:basedOn w:val="1"/>
    <w:link w:val="22"/>
    <w:qFormat/>
    <w:uiPriority w:val="0"/>
    <w:pPr>
      <w:jc w:val="center"/>
    </w:pPr>
    <w:rPr>
      <w:rFonts w:cstheme="minorBidi"/>
      <w:sz w:val="20"/>
      <w:szCs w:val="22"/>
    </w:rPr>
  </w:style>
  <w:style w:type="character" w:customStyle="1" w:styleId="22">
    <w:name w:val="EndNote Bibliography Title 字符"/>
    <w:basedOn w:val="9"/>
    <w:link w:val="21"/>
    <w:qFormat/>
    <w:uiPriority w:val="0"/>
    <w:rPr>
      <w:rFonts w:ascii="等线" w:hAnsi="等线" w:eastAsia="等线" w:cstheme="minorBidi"/>
      <w:kern w:val="2"/>
      <w:szCs w:val="22"/>
    </w:rPr>
  </w:style>
  <w:style w:type="paragraph" w:customStyle="1" w:styleId="23">
    <w:name w:val="EndNote Bibliography"/>
    <w:basedOn w:val="1"/>
    <w:link w:val="24"/>
    <w:qFormat/>
    <w:uiPriority w:val="0"/>
    <w:rPr>
      <w:rFonts w:cstheme="minorBidi"/>
      <w:sz w:val="20"/>
      <w:szCs w:val="22"/>
    </w:rPr>
  </w:style>
  <w:style w:type="character" w:customStyle="1" w:styleId="24">
    <w:name w:val="EndNote Bibliography 字符"/>
    <w:basedOn w:val="9"/>
    <w:link w:val="23"/>
    <w:qFormat/>
    <w:uiPriority w:val="0"/>
    <w:rPr>
      <w:rFonts w:ascii="等线" w:hAnsi="等线" w:eastAsia="等线" w:cstheme="minorBidi"/>
      <w:kern w:val="2"/>
      <w:szCs w:val="22"/>
    </w:rPr>
  </w:style>
  <w:style w:type="paragraph" w:customStyle="1" w:styleId="25">
    <w:name w:val="正文1"/>
    <w:qFormat/>
    <w:uiPriority w:val="0"/>
    <w:pPr>
      <w:jc w:val="both"/>
    </w:pPr>
    <w:rPr>
      <w:rFonts w:ascii="等线" w:hAnsi="等线" w:eastAsia="宋体" w:cs="宋体"/>
      <w:kern w:val="2"/>
      <w:sz w:val="21"/>
      <w:szCs w:val="21"/>
      <w:lang w:val="en-US" w:eastAsia="zh-CN" w:bidi="ar-SA"/>
    </w:rPr>
  </w:style>
  <w:style w:type="character" w:customStyle="1" w:styleId="26">
    <w:name w:val="src"/>
    <w:basedOn w:val="9"/>
    <w:qFormat/>
    <w:uiPriority w:val="0"/>
  </w:style>
  <w:style w:type="paragraph" w:customStyle="1" w:styleId="27">
    <w:name w:val="正文2"/>
    <w:qFormat/>
    <w:uiPriority w:val="0"/>
    <w:pPr>
      <w:jc w:val="both"/>
    </w:pPr>
    <w:rPr>
      <w:rFonts w:ascii="Times New Roman" w:hAnsi="Times New Roman" w:eastAsia="宋体" w:cs="Times New Roman"/>
      <w:kern w:val="2"/>
      <w:sz w:val="21"/>
      <w:szCs w:val="21"/>
      <w:lang w:val="en-US" w:eastAsia="zh-CN" w:bidi="ar-SA"/>
    </w:rPr>
  </w:style>
  <w:style w:type="character" w:customStyle="1" w:styleId="28">
    <w:name w:val="批注文字 字符"/>
    <w:basedOn w:val="9"/>
    <w:link w:val="2"/>
    <w:semiHidden/>
    <w:qFormat/>
    <w:uiPriority w:val="99"/>
    <w:rPr>
      <w:rFonts w:asciiTheme="minorHAnsi" w:hAnsiTheme="minorHAnsi" w:eastAsiaTheme="minorEastAsia" w:cstheme="minorBidi"/>
      <w:kern w:val="2"/>
      <w:sz w:val="21"/>
      <w:szCs w:val="22"/>
    </w:rPr>
  </w:style>
  <w:style w:type="character" w:customStyle="1" w:styleId="29">
    <w:name w:val="批注主题 字符"/>
    <w:basedOn w:val="28"/>
    <w:link w:val="7"/>
    <w:semiHidden/>
    <w:qFormat/>
    <w:uiPriority w:val="99"/>
    <w:rPr>
      <w:rFonts w:asciiTheme="minorHAnsi" w:hAnsiTheme="minorHAnsi" w:eastAsiaTheme="minorEastAsia" w:cstheme="minorBidi"/>
      <w:b/>
      <w:bCs/>
      <w:kern w:val="2"/>
      <w:sz w:val="21"/>
      <w:szCs w:val="22"/>
    </w:rPr>
  </w:style>
  <w:style w:type="paragraph" w:customStyle="1" w:styleId="30">
    <w:name w:val="修订1"/>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31">
    <w:name w:val="修订2"/>
    <w:hidden/>
    <w:semiHidden/>
    <w:qFormat/>
    <w:uiPriority w:val="99"/>
    <w:rPr>
      <w:rFonts w:asciiTheme="minorHAnsi" w:hAnsiTheme="minorHAnsi" w:eastAsiaTheme="minorEastAsia" w:cstheme="minorBidi"/>
      <w:kern w:val="2"/>
      <w:sz w:val="21"/>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BB6DE-541A-45D1-8BE3-18A778346B2C}">
  <ds:schemaRefs/>
</ds:datastoreItem>
</file>

<file path=docProps/app.xml><?xml version="1.0" encoding="utf-8"?>
<Properties xmlns="http://schemas.openxmlformats.org/officeDocument/2006/extended-properties" xmlns:vt="http://schemas.openxmlformats.org/officeDocument/2006/docPropsVTypes">
  <Template>Normal</Template>
  <Pages>14</Pages>
  <Words>5200</Words>
  <Characters>32131</Characters>
  <Lines>433</Lines>
  <Paragraphs>122</Paragraphs>
  <TotalTime>696</TotalTime>
  <ScaleCrop>false</ScaleCrop>
  <LinksUpToDate>false</LinksUpToDate>
  <CharactersWithSpaces>37244</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4T16:19:00Z</dcterms:created>
  <dc:creator>梓涵</dc:creator>
  <cp:lastModifiedBy>梓涵</cp:lastModifiedBy>
  <cp:lastPrinted>2021-08-16T13:33:00Z</cp:lastPrinted>
  <dcterms:modified xsi:type="dcterms:W3CDTF">2023-06-09T08:21:46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Bg0Y36O"/&gt;&lt;style id="http://www.zotero.org/styles/annals-of-the-rheumatic-disea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KSOProductBuildVer">
    <vt:lpwstr>2052-11.1.0.14309</vt:lpwstr>
  </property>
  <property fmtid="{D5CDD505-2E9C-101B-9397-08002B2CF9AE}" pid="5" name="ICV">
    <vt:lpwstr>5E2263FDCB754C7FAB66AA94C770E9FA</vt:lpwstr>
  </property>
</Properties>
</file>